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62010550"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w:t>
      </w:r>
      <w:r w:rsidR="00C6475B">
        <w:t>for population limitatio</w:t>
      </w:r>
      <w:r w:rsidR="0005439E">
        <w:t xml:space="preserve">n is an important goal in community ecology.  </w:t>
      </w:r>
      <w:r w:rsidR="00C80A91">
        <w:t>Theoretical and lab investigations indicate that i</w:t>
      </w:r>
      <w:r w:rsidR="0005439E">
        <w:t xml:space="preserve">nteraction strength </w:t>
      </w:r>
      <w:r w:rsidR="00C80A91">
        <w:t xml:space="preserve">between predator and prey </w:t>
      </w:r>
      <w:r w:rsidR="0005439E">
        <w:t xml:space="preserve">is </w:t>
      </w:r>
      <w:r w:rsidR="00C80A91">
        <w:t>a</w:t>
      </w:r>
      <w:r>
        <w:t xml:space="preserve"> </w:t>
      </w:r>
      <w:r w:rsidR="00C80A91">
        <w:t>function of variable</w:t>
      </w:r>
      <w:r>
        <w:t xml:space="preserve"> environmental conditions</w:t>
      </w:r>
      <w:r w:rsidR="00C80A91">
        <w:t xml:space="preserve"> </w:t>
      </w:r>
      <w:r w:rsidR="00C673A1">
        <w:fldChar w:fldCharType="begin"/>
      </w:r>
      <w:r w:rsidR="009F7B89">
        <w:instrText xml:space="preserve"> ADDIN ZOTERO_ITEM CSL_CITATION {"citationID":"BogBHl7a","properties":{"formattedCitation":"(Ma et al., 2021; Meehan et al., 2022; Pepi et al., 2018)","plainCitation":"(Ma et al., 2021; Meehan et al., 2022; Pepi et al., 2018)","noteIndex":0},"citationItems":[{"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C673A1">
        <w:fldChar w:fldCharType="separate"/>
      </w:r>
      <w:r w:rsidR="009F7B89" w:rsidRPr="009F7B89">
        <w:t>(Ma et al., 2021; Meehan et al., 2022; Pepi et al., 2018)</w:t>
      </w:r>
      <w:r w:rsidR="00C673A1">
        <w:fldChar w:fldCharType="end"/>
      </w:r>
      <w:r w:rsidR="00C80A91">
        <w:t xml:space="preserve">.  </w:t>
      </w:r>
      <w:r w:rsidR="00666799">
        <w:t>Both temperature</w:t>
      </w:r>
      <w:r w:rsidR="005423AF">
        <w:t xml:space="preserve"> </w:t>
      </w:r>
      <w:r w:rsidR="005423AF">
        <w:fldChar w:fldCharType="begin"/>
      </w:r>
      <w:r w:rsidR="005423AF">
        <w:instrText xml:space="preserve"> ADDIN ZOTERO_ITEM CSL_CITATION {"citationID":"B1sGCFQO","properties":{"formattedCitation":"(Davidson et al., 2021; Nunes et al., 2021)","plainCitation":"(Davidson et al., 2021; Nunes et al., 2021)","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schema":"https://github.com/citation-style-language/schema/raw/master/csl-citation.json"} </w:instrText>
      </w:r>
      <w:r w:rsidR="005423AF">
        <w:fldChar w:fldCharType="separate"/>
      </w:r>
      <w:r w:rsidR="005423AF" w:rsidRPr="00BB6268">
        <w:t>(Davidson et al., 2021; Nunes et al., 2021)</w:t>
      </w:r>
      <w:r w:rsidR="005423AF">
        <w:fldChar w:fldCharType="end"/>
      </w:r>
      <w:r w:rsidR="00666799">
        <w:t xml:space="preserve"> and resource variation</w:t>
      </w:r>
      <w:r w:rsidR="005423AF">
        <w:t xml:space="preserve"> </w:t>
      </w:r>
      <w:r w:rsidR="005423AF">
        <w:fldChar w:fldCharType="begin"/>
      </w:r>
      <w:r w:rsidR="00942462">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8UtNXBJq/xrB9C19t","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5423AF">
        <w:fldChar w:fldCharType="separate"/>
      </w:r>
      <w:r w:rsidR="005423AF" w:rsidRPr="00B41503">
        <w:t>(Brown et al., 2019; Davidson &amp; Dorn, 2018; Jeyasingh &amp; Weider, 2005)</w:t>
      </w:r>
      <w:r w:rsidR="005423AF">
        <w:fldChar w:fldCharType="end"/>
      </w:r>
      <w:r w:rsidR="005423AF">
        <w:t xml:space="preserve"> have been shown to</w:t>
      </w:r>
      <w:r w:rsidR="00666799">
        <w:t xml:space="preserve"> </w:t>
      </w:r>
      <w:r w:rsidR="00F43F9B">
        <w:t xml:space="preserve">influence </w:t>
      </w:r>
      <w:r w:rsidR="005423AF">
        <w:t>interaction strength</w:t>
      </w:r>
      <w:r w:rsidR="00894D5E">
        <w:t>.</w:t>
      </w:r>
      <w:r w:rsidR="005423AF">
        <w:t xml:space="preserve">  </w:t>
      </w:r>
      <w:r w:rsidR="004E00C5">
        <w:t xml:space="preserve">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9F7B89">
        <w:instrText xml:space="preserve"> ADDIN ZOTERO_ITEM CSL_CITATION {"citationID":"aiFIDIEm","properties":{"formattedCitation":"(Davidson et al., 2021; Nunes et al., 2021; Pepi et al., 2018)","plainCitation":"(Davidson et al., 2021;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8A0003">
        <w:fldChar w:fldCharType="separate"/>
      </w:r>
      <w:r w:rsidR="009F7B89" w:rsidRPr="009F7B89">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942462">
        <w:instrText xml:space="preserve"> ADDIN ZOTERO_ITEM CSL_CITATION {"citationID":"7TcmzqKt","properties":{"formattedCitation":"(Davidson &amp; Dorn, 2018; McCoy et al., 2011; McPeek &amp; Peckarsky, 1998)","plainCitation":"(Davidson &amp; Dorn, 2018; McCoy et al., 2011; McPeek &amp; Peckarsky, 1998)","noteIndex":0},"citationItems":[{"id":"8UtNXBJq/xrB9C19t","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8UtNXBJq/JShRZGc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8UtNXBJq/LSVOKJVG","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3E60D2" w:rsidRPr="003E60D2">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9F7B89">
        <w:instrText xml:space="preserve"> ADDIN ZOTERO_ITEM CSL_CITATION {"citationID":"Xpl5Y04J","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7954A5">
        <w:fldChar w:fldCharType="separate"/>
      </w:r>
      <w:r w:rsidR="009F7B89" w:rsidRPr="009F7B89">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0E7E9B">
        <w:t xml:space="preserve"> (</w:t>
      </w:r>
      <w:r w:rsidR="00F8322A">
        <w:t xml:space="preserve">i.e., </w:t>
      </w:r>
      <w:r w:rsidR="000E7E9B">
        <w:t>prey mortality</w:t>
      </w:r>
      <w:r w:rsidR="00F8322A">
        <w:t xml:space="preserve"> rates</w:t>
      </w:r>
      <w:r w:rsidR="000E7E9B">
        <w:t>)</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0E7E9B">
        <w:t>, cohort limitation</w:t>
      </w:r>
      <w:r w:rsidR="00215205">
        <w:t>)</w:t>
      </w:r>
      <w:r w:rsidR="008C2FD9">
        <w:t xml:space="preserve"> </w:t>
      </w:r>
      <w:r w:rsidR="00803E44">
        <w:t>in natural settings under a suite of preda</w:t>
      </w:r>
      <w:r w:rsidR="00215205">
        <w:t>tors is lacking.</w:t>
      </w:r>
      <w:r w:rsidR="00DE0922">
        <w:t xml:space="preserve"> </w:t>
      </w:r>
      <w:r w:rsidR="00D13F08">
        <w:t>In natural settings v</w:t>
      </w:r>
      <w:r w:rsidR="00DE0922">
        <w:t>ariable environmental conditions include seasona</w:t>
      </w:r>
      <w:r w:rsidR="00D13F08">
        <w:t xml:space="preserve">l changes in predator assemblages </w:t>
      </w:r>
      <w:r w:rsidR="00C523D2">
        <w:t>and</w:t>
      </w:r>
      <w:r w:rsidR="00D13F08">
        <w:t xml:space="preserve"> temperature</w:t>
      </w:r>
      <w:r w:rsidR="00C523D2">
        <w:t>-</w:t>
      </w:r>
      <w:r w:rsidR="00D13F08">
        <w:t>dependent processes</w:t>
      </w:r>
      <w:r w:rsidR="00C523D2">
        <w:t xml:space="preserve"> (cite?)</w:t>
      </w:r>
      <w:r w:rsidR="00D13F08">
        <w:t xml:space="preserve">. The </w:t>
      </w:r>
      <w:r w:rsidR="00D3771B">
        <w:t>effects of temperature</w:t>
      </w:r>
      <w:r w:rsidR="00D13F08">
        <w:t xml:space="preserve"> can be </w:t>
      </w:r>
      <w:r w:rsidR="00D3771B">
        <w:t>simulated</w:t>
      </w:r>
      <w:r w:rsidR="00D13F08">
        <w:t xml:space="preserve"> for </w:t>
      </w:r>
      <w:r w:rsidR="00D13F08">
        <w:lastRenderedPageBreak/>
        <w:t>individual predator</w:t>
      </w:r>
      <w:r w:rsidR="00D3771B">
        <w:t>-</w:t>
      </w:r>
      <w:r w:rsidR="00D13F08">
        <w:t>prey pairs in the lab, but the</w:t>
      </w:r>
      <w:r w:rsidR="00C523D2">
        <w:t xml:space="preserve"> seasonal </w:t>
      </w:r>
      <w:r w:rsidR="00917263">
        <w:t>effects</w:t>
      </w:r>
      <w:r w:rsidR="00C523D2">
        <w:t xml:space="preserve"> of predator assemblages and their impacts cannot </w:t>
      </w:r>
      <w:r w:rsidR="00D13F08">
        <w:t>be examined without recourse to field work</w:t>
      </w:r>
      <w:r w:rsidR="00F04850">
        <w:t xml:space="preserve"> that includes studies of net community-level consumption of prey species. </w:t>
      </w:r>
    </w:p>
    <w:p w14:paraId="1153EF99" w14:textId="2A078455" w:rsidR="00200A79" w:rsidRDefault="00200A79" w:rsidP="00D42A07">
      <w:pPr>
        <w:pStyle w:val="NATESTYLE1CommonCollege"/>
        <w:spacing w:after="240"/>
        <w:ind w:firstLine="720"/>
        <w:jc w:val="both"/>
      </w:pPr>
      <w:r>
        <w:t>Assessing how seasons influence mortality and developmental rates could help elucidate how the net change in long-term interaction strength will strengthen or weaken under a changing environment and natural predation regimes. Seasons represent distinct changes in environmental conditions that can create natural experiments for understanding how long-term predator-prey interaction strength responds to the changing environment.  Predator</w:t>
      </w:r>
      <w:r w:rsidR="00153618">
        <w:t>s respond</w:t>
      </w:r>
      <w:r>
        <w:t xml:space="preserve"> to seasonal changes in environmental conditions </w:t>
      </w:r>
      <w:r w:rsidR="005F4F79">
        <w:t xml:space="preserve">by </w:t>
      </w:r>
      <w:r>
        <w:t xml:space="preserve">changes in prey consumption rates </w:t>
      </w:r>
      <w:r>
        <w:fldChar w:fldCharType="begin"/>
      </w:r>
      <w:r>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xml:space="preserve">, changes in spatial overlap with their prey </w:t>
      </w:r>
      <w:r>
        <w:fldChar w:fldCharType="begin"/>
      </w:r>
      <w:r>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fldChar w:fldCharType="separate"/>
      </w:r>
      <w:r w:rsidR="00B41503" w:rsidRPr="00B41503">
        <w:t>(Basille et al., 2013)</w:t>
      </w:r>
      <w:r>
        <w:fldChar w:fldCharType="end"/>
      </w:r>
      <w:r>
        <w:t xml:space="preserve">, and/or changes in densities </w:t>
      </w:r>
      <w:r>
        <w:fldChar w:fldCharType="begin"/>
      </w:r>
      <w:r>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fldChar w:fldCharType="separate"/>
      </w:r>
      <w:r w:rsidR="00B41503" w:rsidRPr="00B41503">
        <w:t>(Preston et al., 2019)</w:t>
      </w:r>
      <w:r>
        <w:fldChar w:fldCharType="end"/>
      </w:r>
      <w:r>
        <w:t>. Prey respond to seasonal changes in environmental conditions through changes in developmental rates, and</w:t>
      </w:r>
      <w:r w:rsidR="00941380">
        <w:t>/</w:t>
      </w:r>
      <w:r>
        <w:t xml:space="preserve">or changes in density.  But in natural settings prey face a suite of predators that all may respond differently to the seasonal changes in environmental conditions.  In size- or stage-structured population this could alter the relative vulnerability of the size or stage.  For example, in a multiple predator study exploring the effects of small and large predators on size-structured prey, the small predator ate prey of a size-range nested within the size-range of the larger predator making the smaller predator functionally redundant </w:t>
      </w:r>
      <w:r>
        <w:fldChar w:fldCharType="begin"/>
      </w:r>
      <w:r w:rsidR="00942462">
        <w:instrText xml:space="preserve"> ADDIN ZOTERO_ITEM CSL_CITATION {"citationID":"jYdznyKn","properties":{"formattedCitation":"(Soomdat et al., 2014)","plainCitation":"(Soomdat et al., 2014)","noteIndex":0},"citationItems":[{"id":"8UtNXBJq/5nc21lI1","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fldChar w:fldCharType="separate"/>
      </w:r>
      <w:r w:rsidR="00B41503" w:rsidRPr="00B41503">
        <w:t>(Soomdat et al., 2014)</w:t>
      </w:r>
      <w:r>
        <w:fldChar w:fldCharType="end"/>
      </w:r>
      <w:r>
        <w:t xml:space="preserve">.  Therefore, if the larger predator </w:t>
      </w:r>
      <w:r w:rsidR="00336A45">
        <w:t xml:space="preserve">had a </w:t>
      </w:r>
      <w:r>
        <w:t>reduced spatial overlap</w:t>
      </w:r>
      <w:r w:rsidR="00336A45">
        <w:t xml:space="preserve"> with the prey in some</w:t>
      </w:r>
      <w:r>
        <w:t xml:space="preserve"> seasons while the spatial overlap of the smaller predator was maintained then the vulnerable size range would shrink and exacerbate the </w:t>
      </w:r>
      <w:r w:rsidR="00336A45">
        <w:t xml:space="preserve">importance </w:t>
      </w:r>
      <w:r>
        <w:t xml:space="preserve">of the prey developmental time on the interaction strength of entire suite of predators.  Thus, </w:t>
      </w:r>
      <w:r w:rsidR="00C30612">
        <w:t>f</w:t>
      </w:r>
      <w:r w:rsidR="00E10D21">
        <w:t>or stage-structured populations it will thus be important t</w:t>
      </w:r>
      <w:r>
        <w:t xml:space="preserve">o understand the </w:t>
      </w:r>
      <w:r w:rsidR="00E10D21">
        <w:t xml:space="preserve">size-specific </w:t>
      </w:r>
      <w:r>
        <w:t xml:space="preserve">net </w:t>
      </w:r>
      <w:r w:rsidR="00E10D21">
        <w:t>impact</w:t>
      </w:r>
      <w:r>
        <w:t xml:space="preserve"> of the entire </w:t>
      </w:r>
      <w:r w:rsidR="00E10D21">
        <w:t>natural assemblage</w:t>
      </w:r>
      <w:r>
        <w:t xml:space="preserve"> of predators upon prey across seasonal</w:t>
      </w:r>
      <w:r w:rsidR="00E10D21">
        <w:t>ly varying</w:t>
      </w:r>
      <w:r>
        <w:t xml:space="preserve"> environmental conditions</w:t>
      </w:r>
      <w:r w:rsidR="00E10D21">
        <w:t>.</w:t>
      </w:r>
      <w:r>
        <w:t xml:space="preserve">     </w:t>
      </w:r>
    </w:p>
    <w:p w14:paraId="68156854" w14:textId="281231B2" w:rsidR="006D4AF0" w:rsidRDefault="00F5495B" w:rsidP="002F3D9C">
      <w:pPr>
        <w:pStyle w:val="NATESTYLE1CommonCollege"/>
        <w:spacing w:after="240"/>
        <w:ind w:firstLine="720"/>
        <w:jc w:val="both"/>
      </w:pPr>
      <w:r>
        <w:lastRenderedPageBreak/>
        <w:t>Population zero-growth i</w:t>
      </w:r>
      <w:r w:rsidR="00EB38DA">
        <w:t xml:space="preserve">soclines </w:t>
      </w:r>
      <w:r w:rsidR="009E07FF">
        <w:t xml:space="preserve">have historically been used to predict how two </w:t>
      </w:r>
      <w:r w:rsidR="00CE6897">
        <w:t>interacting species</w:t>
      </w:r>
      <w:r w:rsidR="009E07FF">
        <w:t xml:space="preserve"> can persist</w:t>
      </w:r>
      <w:r w:rsidR="00B76885">
        <w:t xml:space="preserve"> </w:t>
      </w:r>
      <w:r w:rsidR="00F10520">
        <w:t xml:space="preserve">with variable parameters and environmental </w:t>
      </w:r>
      <w:r w:rsidR="00C30612">
        <w:t>variation</w:t>
      </w:r>
      <w:r w:rsidR="009E07FF">
        <w:t xml:space="preserve">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B41503" w:rsidRPr="00B41503">
        <w:t>(MacArthur &amp; Levins, 1964; Vance, 1985)</w:t>
      </w:r>
      <w:r w:rsidR="009E07FF">
        <w:fldChar w:fldCharType="end"/>
      </w:r>
      <w:r w:rsidR="009B2300">
        <w:t xml:space="preserve"> in theoretical models.  </w:t>
      </w:r>
      <w:r w:rsidR="00371B07">
        <w:t xml:space="preserve">Isoclines </w:t>
      </w:r>
      <w:r w:rsidR="003A24EE">
        <w:t xml:space="preserve">identify thresholds of interacting </w:t>
      </w:r>
      <w:r w:rsidR="0005317C">
        <w:t>parameters</w:t>
      </w:r>
      <w:r w:rsidR="00161C8D">
        <w:t xml:space="preserve"> that split</w:t>
      </w:r>
      <w:r w:rsidR="00F52384">
        <w:t xml:space="preserve"> con</w:t>
      </w:r>
      <w:commentRangeStart w:id="0"/>
      <w:r w:rsidR="00F52384">
        <w:t>ditions into</w:t>
      </w:r>
      <w:r w:rsidR="00161C8D">
        <w:t xml:space="preserve">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B41503" w:rsidRPr="00B41503">
        <w:t>(MacArthur &amp; Levins, 1964; Vance, 1985)</w:t>
      </w:r>
      <w:r w:rsidR="00161C8D">
        <w:fldChar w:fldCharType="end"/>
      </w:r>
      <w:r w:rsidR="00161C8D">
        <w:t xml:space="preserve">. </w:t>
      </w:r>
      <w:commentRangeEnd w:id="0"/>
      <w:r w:rsidR="007731C2">
        <w:rPr>
          <w:rStyle w:val="CommentReference"/>
          <w:rFonts w:asciiTheme="minorHAnsi" w:hAnsiTheme="minorHAnsi" w:cstheme="minorBidi"/>
        </w:rPr>
        <w:commentReference w:id="0"/>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942462">
        <w:instrText xml:space="preserve"> ADDIN ZOTERO_ITEM CSL_CITATION {"citationID":"7c6OPntV","properties":{"formattedCitation":"(Davidson &amp; Dorn, 2018; McCoy et al., 2011; Soomdat et al., 2014)","plainCitation":"(Davidson &amp; Dorn, 2018; McCoy et al., 2011; Soomdat et al., 2014)","noteIndex":0},"citationItems":[{"id":"8UtNXBJq/xrB9C19t","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8UtNXBJq/JShRZGcy","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lDwfDqSM/On16CcNE","issue":"6","issued":{"date-parts":[["2011"]]},"page":"752-766","title":"Predicting predation through prey ontogeny using size-dependent functional response models","type":"article-journal","volume":"177"}},{"id":"8UtNXBJq/5nc21lI1","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3E60D2" w:rsidRPr="003E60D2">
        <w:t>(Davidson &amp; Dorn, 2018; McCoy et al., 2011; Soomdat et al., 2014)</w:t>
      </w:r>
      <w:r w:rsidR="00D47BDB">
        <w:fldChar w:fldCharType="end"/>
      </w:r>
      <w:r w:rsidR="00780A93">
        <w:t>,</w:t>
      </w:r>
      <w:r w:rsidR="00F23008">
        <w:t xml:space="preserve"> </w:t>
      </w:r>
      <w:r w:rsidR="00780A93">
        <w:t>b</w:t>
      </w:r>
      <w:r w:rsidR="00F23008">
        <w:t xml:space="preserve">ut  in natural environments </w:t>
      </w:r>
      <w:r w:rsidR="0094207D">
        <w:t xml:space="preserve">the combined effects of </w:t>
      </w:r>
      <w:r w:rsidR="00F23008">
        <w:t xml:space="preserve">mortality and developmental rates </w:t>
      </w:r>
      <w:r w:rsidR="0094207D">
        <w:t>have been</w:t>
      </w:r>
      <w:r w:rsidR="00F23008">
        <w:t xml:space="preserve"> assessed</w:t>
      </w:r>
      <w:r w:rsidR="006F2DD3" w:rsidRPr="00524172">
        <w:t xml:space="preserve"> </w:t>
      </w:r>
      <w:r w:rsidR="0094207D">
        <w:t>by</w:t>
      </w:r>
      <w:r w:rsidR="0094207D" w:rsidRPr="00524172">
        <w:t xml:space="preserve"> </w:t>
      </w:r>
      <w:r w:rsidR="006F2DD3" w:rsidRPr="00524172">
        <w:t>size-structured models</w:t>
      </w:r>
      <w:r w:rsidR="001450DC">
        <w:t xml:space="preserve"> </w:t>
      </w:r>
      <w:r w:rsidR="00CA2F5C">
        <w:t xml:space="preserve">created </w:t>
      </w:r>
      <w:r w:rsidR="00112F03">
        <w:t xml:space="preserve">for </w:t>
      </w:r>
      <w:r w:rsidR="00CA2F5C">
        <w:t xml:space="preserve">particular places or times </w:t>
      </w:r>
      <w:r w:rsidR="006F2DD3" w:rsidRPr="00524172">
        <w:fldChar w:fldCharType="begin" w:fldLock="1"/>
      </w:r>
      <w:r w:rsidR="00942462">
        <w:instrText xml:space="preserve"> ADDIN ZOTERO_ITEM CSL_CITATION {"citationID":"jHxmW8a0","properties":{"formattedCitation":"(Chockley et al., 2008; Chockley &amp; St. Mary, 2003; McMurray et al., 2010)","plainCitation":"(Chockley et al., 2008; Chockley &amp; St. Mary, 2003; McMurray et al., 2010)","noteIndex":0},"citationItems":[{"id":"8UtNXBJq/n963uVr8","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8UtNXBJq/NCLrgB6d","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8UtNXBJq/oO4LV1x4","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053E20" w:rsidRPr="00053E20">
        <w:t>(Chockley et al., 2008; Chockley &amp; St. Mary, 2003; McMurray et al., 2010)</w:t>
      </w:r>
      <w:r w:rsidR="006F2DD3" w:rsidRPr="00524172">
        <w:fldChar w:fldCharType="end"/>
      </w:r>
      <w:r w:rsidR="006F2DD3" w:rsidRPr="00524172">
        <w:t xml:space="preserve">. </w:t>
      </w:r>
      <w:r w:rsidR="00780A93">
        <w:t xml:space="preserve">Here we </w:t>
      </w:r>
      <w:r w:rsidR="000E4A3E">
        <w:t xml:space="preserve">combine stage-structured models and </w:t>
      </w:r>
      <w:r w:rsidR="00780A93">
        <w:t>isoclines</w:t>
      </w:r>
      <w:r w:rsidR="00FC7ED1">
        <w:t xml:space="preserve"> to explore </w:t>
      </w:r>
      <w:r w:rsidR="00200A79">
        <w:t xml:space="preserve">population limitation </w:t>
      </w:r>
      <w:r w:rsidR="00FC7ED1">
        <w:t xml:space="preserve">of a single size-structured prey </w:t>
      </w:r>
      <w:r w:rsidR="00200A79">
        <w:t>population</w:t>
      </w:r>
      <w:r w:rsidR="00167EE4">
        <w:t xml:space="preserve">. </w:t>
      </w:r>
      <w:r w:rsidR="006263E9">
        <w:t>Using</w:t>
      </w:r>
      <w:r w:rsidR="00167EE4">
        <w:t xml:space="preserve"> </w:t>
      </w:r>
      <w:r w:rsidR="00FC7ED1">
        <w:t xml:space="preserve">an </w:t>
      </w:r>
      <w:r w:rsidR="00167EE4">
        <w:t xml:space="preserve">already parameterized </w:t>
      </w:r>
      <w:r w:rsidR="00780A93">
        <w:t>stage-structured model</w:t>
      </w:r>
      <w:r w:rsidR="00167EE4">
        <w:t xml:space="preserve"> </w:t>
      </w:r>
      <w:r w:rsidR="006263E9">
        <w:t>we</w:t>
      </w:r>
      <w:r w:rsidR="00167EE4">
        <w:t xml:space="preserve"> </w:t>
      </w:r>
      <w:r w:rsidR="000E667F">
        <w:t>identify</w:t>
      </w:r>
      <w:r w:rsidR="00E62B58">
        <w:t xml:space="preserve"> theoretical combinations of parameters allowing for population growth and </w:t>
      </w:r>
      <w:r w:rsidR="000E667F">
        <w:t>then</w:t>
      </w:r>
      <w:r w:rsidR="006263E9">
        <w:t xml:space="preserve"> we</w:t>
      </w:r>
      <w:r w:rsidR="000E667F">
        <w:t xml:space="preserve"> </w:t>
      </w:r>
      <w:r w:rsidR="006B5D84">
        <w:t>quantif</w:t>
      </w:r>
      <w:r w:rsidR="006263E9">
        <w:t>ied</w:t>
      </w:r>
      <w:r w:rsidR="006B5D84">
        <w:t xml:space="preserve"> new</w:t>
      </w:r>
      <w:r w:rsidR="00E62B58">
        <w:t xml:space="preserve"> parameters </w:t>
      </w:r>
      <w:r w:rsidR="006B5D84">
        <w:t xml:space="preserve">in the field </w:t>
      </w:r>
      <w:r w:rsidR="000E667F">
        <w:t>to explore</w:t>
      </w:r>
      <w:r w:rsidR="006263E9">
        <w:t xml:space="preserve">, using isoclines, </w:t>
      </w:r>
      <w:r w:rsidR="006B5D84">
        <w:t xml:space="preserve">the </w:t>
      </w:r>
      <w:r w:rsidR="00780A93">
        <w:t xml:space="preserve">net </w:t>
      </w:r>
      <w:r w:rsidR="006B5D84">
        <w:t>effects</w:t>
      </w:r>
      <w:r w:rsidR="00780A93">
        <w:t xml:space="preserve"> of predator-prey interactions under </w:t>
      </w:r>
      <w:r w:rsidR="000E667F">
        <w:t>seasonal</w:t>
      </w:r>
      <w:r w:rsidR="006B5D84">
        <w:t>ly-varying</w:t>
      </w:r>
      <w:r w:rsidR="00780A93">
        <w:t xml:space="preserve"> environmental conditions and a natural assemblage of consumers.</w:t>
      </w:r>
      <w:r w:rsidR="00FD46BA">
        <w:t xml:space="preserve"> </w:t>
      </w:r>
      <w:r w:rsidR="00FC7ED1">
        <w:t xml:space="preserve"> </w:t>
      </w:r>
    </w:p>
    <w:p w14:paraId="421827AE" w14:textId="5C074950" w:rsidR="00A72E1D" w:rsidRDefault="00A72E1D" w:rsidP="00A72E1D">
      <w:pPr>
        <w:pStyle w:val="NATESTYLE1CommonCollege"/>
        <w:ind w:firstLine="720"/>
        <w:rPr>
          <w:rStyle w:val="eop"/>
          <w:color w:val="000000"/>
          <w:shd w:val="clear" w:color="auto" w:fill="FFFFFF"/>
        </w:rPr>
      </w:pPr>
      <w:commentRangeStart w:id="1"/>
      <w:r>
        <w:rPr>
          <w:rStyle w:val="normaltextrun"/>
          <w:color w:val="000000"/>
          <w:shd w:val="clear" w:color="auto" w:fill="FFFFFF"/>
        </w:rPr>
        <w:t xml:space="preserve">In this study, we quantified size-dependent mortality rates and </w:t>
      </w:r>
      <w:commentRangeEnd w:id="1"/>
      <w:r w:rsidR="005F7B07">
        <w:rPr>
          <w:rStyle w:val="CommentReference"/>
          <w:rFonts w:asciiTheme="minorHAnsi" w:hAnsiTheme="minorHAnsi" w:cstheme="minorBidi"/>
        </w:rPr>
        <w:commentReference w:id="1"/>
      </w:r>
      <w:r>
        <w:rPr>
          <w:rStyle w:val="normaltextrun"/>
          <w:color w:val="000000"/>
          <w:shd w:val="clear" w:color="auto" w:fill="FFFFFF"/>
        </w:rPr>
        <w:t xml:space="preserve">developmental rates across seasons under natural predator regimes, then used a population growth isocline from a size-structured population model to understand the effects of natural season- and size-dependent mortality on population growth of </w:t>
      </w:r>
      <w:r w:rsidR="00C04BA7">
        <w:rPr>
          <w:rStyle w:val="normaltextrun"/>
          <w:color w:val="000000"/>
          <w:shd w:val="clear" w:color="auto" w:fill="FFFFFF"/>
        </w:rPr>
        <w:t>a</w:t>
      </w:r>
      <w:r>
        <w:rPr>
          <w:rStyle w:val="normaltextrun"/>
          <w:color w:val="000000"/>
          <w:shd w:val="clear" w:color="auto" w:fill="FFFFFF"/>
        </w:rPr>
        <w:t xml:space="preserve"> </w:t>
      </w:r>
      <w:r w:rsidR="00E17023">
        <w:rPr>
          <w:rStyle w:val="normaltextrun"/>
          <w:color w:val="000000"/>
          <w:shd w:val="clear" w:color="auto" w:fill="FFFFFF"/>
        </w:rPr>
        <w:t xml:space="preserve">freshwater </w:t>
      </w:r>
      <w:r>
        <w:rPr>
          <w:rStyle w:val="normaltextrun"/>
          <w:color w:val="000000"/>
          <w:shd w:val="clear" w:color="auto" w:fill="FFFFFF"/>
        </w:rPr>
        <w:t>gastropod of conservation concern, the Florida Apple Snail (</w:t>
      </w:r>
      <w:r>
        <w:rPr>
          <w:rStyle w:val="normaltextrun"/>
          <w:i/>
          <w:iCs/>
          <w:color w:val="000000"/>
          <w:shd w:val="clear" w:color="auto" w:fill="FFFFFF"/>
        </w:rPr>
        <w:t>Pomacea paludosa</w:t>
      </w:r>
      <w:r>
        <w:rPr>
          <w:rStyle w:val="normaltextrun"/>
          <w:color w:val="000000"/>
          <w:shd w:val="clear" w:color="auto" w:fill="FFFFFF"/>
        </w:rPr>
        <w:t xml:space="preserve">). To create the population growth isocline, we re-coded a published size-structured population model </w:t>
      </w:r>
      <w:r w:rsidRPr="00A72E1D">
        <w:rPr>
          <w:rStyle w:val="normaltextrun"/>
          <w:color w:val="000000"/>
        </w:rPr>
        <w:t>(Darby et al., 2015)</w:t>
      </w:r>
      <w:r>
        <w:rPr>
          <w:rStyle w:val="normaltextrun"/>
          <w:color w:val="000000"/>
          <w:shd w:val="clear" w:color="auto" w:fill="FFFFFF"/>
        </w:rPr>
        <w:t xml:space="preserve"> for </w:t>
      </w:r>
      <w:commentRangeStart w:id="2"/>
      <w:r>
        <w:rPr>
          <w:rStyle w:val="normaltextrun"/>
          <w:color w:val="000000"/>
          <w:shd w:val="clear" w:color="auto" w:fill="FFFFFF"/>
        </w:rPr>
        <w:t xml:space="preserve">use in a particular location </w:t>
      </w:r>
      <w:commentRangeEnd w:id="2"/>
      <w:r w:rsidR="00E17023">
        <w:rPr>
          <w:rStyle w:val="CommentReference"/>
          <w:rFonts w:asciiTheme="minorHAnsi" w:hAnsiTheme="minorHAnsi" w:cstheme="minorBidi"/>
        </w:rPr>
        <w:commentReference w:id="2"/>
      </w:r>
      <w:r>
        <w:rPr>
          <w:rStyle w:val="normaltextrun"/>
          <w:color w:val="000000"/>
          <w:shd w:val="clear" w:color="auto" w:fill="FFFFFF"/>
        </w:rPr>
        <w:t xml:space="preserve">and explored the combinations of snail developmental rates and mortality that stop populations from increasing under three different </w:t>
      </w:r>
      <w:r w:rsidR="00FA00CA">
        <w:rPr>
          <w:rStyle w:val="normaltextrun"/>
          <w:color w:val="000000"/>
          <w:shd w:val="clear" w:color="auto" w:fill="FFFFFF"/>
        </w:rPr>
        <w:t xml:space="preserve">annual hydrographs </w:t>
      </w:r>
      <w:r>
        <w:rPr>
          <w:rStyle w:val="normaltextrun"/>
          <w:color w:val="000000"/>
          <w:shd w:val="clear" w:color="auto" w:fill="FFFFFF"/>
        </w:rPr>
        <w:t>(i.</w:t>
      </w:r>
      <w:commentRangeStart w:id="3"/>
      <w:r>
        <w:rPr>
          <w:rStyle w:val="normaltextrun"/>
          <w:color w:val="000000"/>
          <w:shd w:val="clear" w:color="auto" w:fill="FFFFFF"/>
        </w:rPr>
        <w:t>e., natural-poor, natural-good</w:t>
      </w:r>
      <w:commentRangeEnd w:id="3"/>
      <w:r w:rsidR="00FA00CA">
        <w:rPr>
          <w:rStyle w:val="CommentReference"/>
          <w:rFonts w:asciiTheme="minorHAnsi" w:hAnsiTheme="minorHAnsi" w:cstheme="minorBidi"/>
        </w:rPr>
        <w:commentReference w:id="3"/>
      </w:r>
      <w:commentRangeStart w:id="4"/>
      <w:r>
        <w:rPr>
          <w:rStyle w:val="normaltextrun"/>
          <w:color w:val="000000"/>
          <w:shd w:val="clear" w:color="auto" w:fill="FFFFFF"/>
        </w:rPr>
        <w:t>, optimized</w:t>
      </w:r>
      <w:commentRangeEnd w:id="4"/>
      <w:r w:rsidR="00E17023">
        <w:rPr>
          <w:rStyle w:val="CommentReference"/>
          <w:rFonts w:asciiTheme="minorHAnsi" w:hAnsiTheme="minorHAnsi" w:cstheme="minorBidi"/>
        </w:rPr>
        <w:commentReference w:id="4"/>
      </w:r>
      <w:r>
        <w:rPr>
          <w:rStyle w:val="normaltextrun"/>
          <w:color w:val="000000"/>
          <w:shd w:val="clear" w:color="auto" w:fill="FFFFFF"/>
        </w:rPr>
        <w:t>) and two temperature regimes (i.e., natural</w:t>
      </w:r>
      <w:commentRangeStart w:id="5"/>
      <w:r>
        <w:rPr>
          <w:rStyle w:val="normaltextrun"/>
          <w:color w:val="000000"/>
          <w:shd w:val="clear" w:color="auto" w:fill="FFFFFF"/>
        </w:rPr>
        <w:t>, optimized</w:t>
      </w:r>
      <w:commentRangeEnd w:id="5"/>
      <w:r w:rsidR="00E17023">
        <w:rPr>
          <w:rStyle w:val="CommentReference"/>
          <w:rFonts w:asciiTheme="minorHAnsi" w:hAnsiTheme="minorHAnsi" w:cstheme="minorBidi"/>
        </w:rPr>
        <w:commentReference w:id="5"/>
      </w:r>
      <w:r>
        <w:rPr>
          <w:rStyle w:val="normaltextrun"/>
          <w:color w:val="000000"/>
          <w:shd w:val="clear" w:color="auto" w:fill="FFFFFF"/>
        </w:rPr>
        <w:t xml:space="preserve">) that affect reproduction.  We </w:t>
      </w:r>
      <w:r>
        <w:rPr>
          <w:rStyle w:val="normaltextrun"/>
          <w:color w:val="000000"/>
          <w:shd w:val="clear" w:color="auto" w:fill="FFFFFF"/>
        </w:rPr>
        <w:lastRenderedPageBreak/>
        <w:t>empirically measured season-dependent mortality and developmental rates</w:t>
      </w:r>
      <w:r w:rsidR="003622EC">
        <w:rPr>
          <w:rStyle w:val="normaltextrun"/>
          <w:color w:val="000000"/>
          <w:shd w:val="clear" w:color="auto" w:fill="FFFFFF"/>
        </w:rPr>
        <w:t xml:space="preserve"> in two different wetland settings</w:t>
      </w:r>
      <w:r>
        <w:rPr>
          <w:rStyle w:val="normaltextrun"/>
          <w:color w:val="000000"/>
          <w:shd w:val="clear" w:color="auto" w:fill="FFFFFF"/>
        </w:rPr>
        <w:t xml:space="preserve"> to compare with the population growth isocline</w:t>
      </w:r>
      <w:r w:rsidR="003622EC">
        <w:rPr>
          <w:rStyle w:val="normaltextrun"/>
          <w:color w:val="000000"/>
          <w:shd w:val="clear" w:color="auto" w:fill="FFFFFF"/>
        </w:rPr>
        <w:t>s</w:t>
      </w:r>
      <w:r>
        <w:rPr>
          <w:rStyle w:val="normaltextrun"/>
          <w:color w:val="000000"/>
          <w:shd w:val="clear" w:color="auto" w:fill="FFFFFF"/>
        </w:rPr>
        <w:t xml:space="preserv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t>Materials and methods</w:t>
      </w:r>
    </w:p>
    <w:p w14:paraId="7E73ABEA" w14:textId="62C17095" w:rsidR="00695B5F" w:rsidRPr="00695B5F" w:rsidRDefault="004611C7" w:rsidP="00C6515F">
      <w:pPr>
        <w:pStyle w:val="Heading2"/>
      </w:pPr>
      <w:bookmarkStart w:id="6" w:name="_Toc92806943"/>
      <w:r w:rsidRPr="00524172">
        <w:t xml:space="preserve">Study </w:t>
      </w:r>
      <w:r w:rsidR="00944415" w:rsidRPr="00524172">
        <w:t>s</w:t>
      </w:r>
      <w:r w:rsidRPr="00524172">
        <w:t>pecies and system</w:t>
      </w:r>
    </w:p>
    <w:p w14:paraId="392508C7" w14:textId="02B7181A" w:rsidR="00695B5F" w:rsidRDefault="00944415" w:rsidP="00C6515F">
      <w:pPr>
        <w:pStyle w:val="NATESTYLE1CommonCollege"/>
        <w:spacing w:after="240"/>
        <w:ind w:firstLine="720"/>
        <w:jc w:val="both"/>
        <w:rPr>
          <w:rStyle w:val="CommentReference"/>
          <w:sz w:val="24"/>
          <w:szCs w:val="24"/>
        </w:rPr>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942462">
        <w:instrText xml:space="preserve"> ADDIN ZOTERO_ITEM CSL_CITATION {"citationID":"jiu52jqW","properties":{"formattedCitation":"(Richardson, 2010)","plainCitation":"(Richardson, 2010)","noteIndex":0},"citationItems":[{"id":"8UtNXBJq/2EaUHvUo","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942462">
        <w:instrText xml:space="preserve"> ADDIN ZOTERO_ITEM CSL_CITATION {"citationID":"Ee526Lf7","properties":{"formattedCitation":"(Gaiser et al., 2012)","plainCitation":"(Gaiser et al., 2012)","noteIndex":0},"citationItems":[{"id":"8UtNXBJq/hB8Ev0iL","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B41503" w:rsidRPr="00B41503">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942462">
        <w:instrText xml:space="preserve"> ADDIN ZOTERO_ITEM CSL_CITATION {"citationID":"TMEDJYkg","properties":{"formattedCitation":"(Sklar et al., 2005)","plainCitation":"(Sklar et al., 2005)","dontUpdate":true,"noteIndex":0},"citationItems":[{"id":"8UtNXBJq/2O54yzao","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942462">
        <w:instrText xml:space="preserve"> ADDIN ZOTERO_ITEM CSL_CITATION {"citationID":"hR1P7KXk","properties":{"formattedCitation":"(McVoy et al., 2011)","plainCitation":"(McVoy et al., 2011)","noteIndex":0},"citationItems":[{"id":"8UtNXBJq/oBwLYQwU","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B41503" w:rsidRPr="00B41503">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942462">
        <w:instrText xml:space="preserve"> ADDIN ZOTERO_ITEM CSL_CITATION {"citationID":"YyQU902S","properties":{"formattedCitation":"(Richardson, 2010)","plainCitation":"(Richardson, 2010)","noteIndex":0},"citationItems":[{"id":"8UtNXBJq/2EaUHvUo","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B41503" w:rsidRPr="00B41503">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lastRenderedPageBreak/>
        <w:t>(</w:t>
      </w:r>
      <w:r w:rsidR="00887622" w:rsidRPr="00524172">
        <w:rPr>
          <w:i/>
          <w:iCs/>
        </w:rPr>
        <w:t>Cladium jamaicense</w:t>
      </w:r>
      <w:r w:rsidR="00887622" w:rsidRPr="00524172">
        <w:t>)</w:t>
      </w:r>
      <w:r w:rsidR="00971D0A" w:rsidRPr="00524172">
        <w:t xml:space="preserve"> </w:t>
      </w:r>
      <w:commentRangeStart w:id="7"/>
      <w:r w:rsidR="00DA0E8C" w:rsidRPr="00524172">
        <w:t>that dry most years</w:t>
      </w:r>
      <w:r w:rsidR="003D202C">
        <w:t xml:space="preserve"> </w:t>
      </w:r>
      <w:r w:rsidR="00337821">
        <w:fldChar w:fldCharType="begin" w:fldLock="1"/>
      </w:r>
      <w:r w:rsidR="00942462">
        <w:instrText xml:space="preserve"> ADDIN ZOTERO_ITEM CSL_CITATION {"citationID":"y4FaJhpt","properties":{"formattedCitation":"(Zweig &amp; Kitchens, 2008)","plainCitation":"(Zweig &amp; Kitchens, 2008)","noteIndex":0},"citationItems":[{"id":"8UtNXBJq/caAESIvY","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B41503" w:rsidRPr="00B41503">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3557BF">
        <w:t xml:space="preserve"> and natural communities</w:t>
      </w:r>
      <w:r w:rsidR="00942D3E">
        <w:t xml:space="preserve"> (National Academies of Sciences, Engineering and Medicine 2021)</w:t>
      </w:r>
      <w:r w:rsidR="00CC2708" w:rsidRPr="00524172">
        <w:t>.</w:t>
      </w:r>
      <w:r w:rsidR="00CC2708" w:rsidRPr="00524172">
        <w:rPr>
          <w:rStyle w:val="CommentReference"/>
          <w:sz w:val="24"/>
          <w:szCs w:val="24"/>
        </w:rPr>
        <w:t xml:space="preserve"> </w:t>
      </w:r>
      <w:commentRangeEnd w:id="7"/>
      <w:r w:rsidR="00F07014">
        <w:rPr>
          <w:rStyle w:val="CommentReference"/>
          <w:rFonts w:asciiTheme="minorHAnsi" w:hAnsiTheme="minorHAnsi" w:cstheme="minorBidi"/>
        </w:rPr>
        <w:commentReference w:id="7"/>
      </w:r>
    </w:p>
    <w:p w14:paraId="627E9B11" w14:textId="5B2E7A43" w:rsidR="00695B5F" w:rsidRPr="00524172" w:rsidRDefault="00944415" w:rsidP="00C6515F">
      <w:pPr>
        <w:pStyle w:val="NATESTYLE1CommonCollege"/>
        <w:spacing w:after="120"/>
        <w:ind w:firstLine="720"/>
        <w:jc w:val="both"/>
      </w:pPr>
      <w:r w:rsidRPr="00524172">
        <w:t>The Florida Apple Snail (</w:t>
      </w:r>
      <w:r w:rsidRPr="00524172">
        <w:rPr>
          <w:i/>
          <w:iCs/>
        </w:rPr>
        <w:t>Pomacea paludosa</w:t>
      </w:r>
      <w:r w:rsidRPr="00524172">
        <w:t xml:space="preserve">) is a species of conservation concern </w:t>
      </w:r>
      <w:r w:rsidR="00004770">
        <w:t xml:space="preserve"> that was historically abundant within the Everglades ridge and slough wetland landscape. </w:t>
      </w:r>
      <w:r w:rsidR="003016A5" w:rsidRPr="00524172">
        <w:t>.</w:t>
      </w:r>
      <w:r w:rsidR="00004CAC">
        <w:t xml:space="preserve"> </w:t>
      </w:r>
      <w:r w:rsidR="003016A5" w:rsidRPr="00524172">
        <w:t>The federally endangered Florida Snail Kite (</w:t>
      </w:r>
      <w:r w:rsidR="003016A5" w:rsidRPr="00524172">
        <w:rPr>
          <w:i/>
          <w:iCs/>
        </w:rPr>
        <w:t>Rostrhamus sociabilis</w:t>
      </w:r>
      <w:r w:rsidR="003016A5" w:rsidRPr="00524172">
        <w:t>) forages almost exclusively on adult apple snails</w:t>
      </w:r>
      <w:r w:rsidR="008A625C">
        <w:t xml:space="preserve"> </w:t>
      </w:r>
      <w:r w:rsidR="00337821">
        <w:fldChar w:fldCharType="begin" w:fldLock="1"/>
      </w:r>
      <w:r w:rsidR="00942462">
        <w:instrText xml:space="preserve"> ADDIN ZOTERO_ITEM CSL_CITATION {"citationID":"TCp5WuUi","properties":{"formattedCitation":"(Cattau et al., 2010)","plainCitation":"(Cattau et al., 2010)","noteIndex":0},"citationItems":[{"id":"8UtNXBJq/H274ZMxm","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B41503" w:rsidRPr="00B41503">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942462">
        <w:instrText xml:space="preserve"> ADDIN ZOTERO_ITEM CSL_CITATION {"citationID":"ww7ewotj","properties":{"formattedCitation":"(Cattau et al., 2014)","plainCitation":"(Cattau et al., 2014)","noteIndex":0},"citationItems":[{"id":"8UtNXBJq/sXPB0TyS","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B41503" w:rsidRPr="00B41503">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942462">
        <w:instrText xml:space="preserve"> ADDIN ZOTERO_ITEM CSL_CITATION {"citationID":"JKVCpkfq","properties":{"formattedCitation":"(Hayes et al., 2009)","plainCitation":"(Hayes et al., 2009)","noteIndex":0},"citationItems":[{"id":"8UtNXBJq/ts94SMl7","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B41503" w:rsidRPr="00B41503">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942462">
        <w:instrText xml:space="preserve"> ADDIN ZOTERO_ITEM CSL_CITATION {"citationID":"XQCM5LYt","properties":{"formattedCitation":"(Hanning, 1979)","plainCitation":"(Hanning, 1979)","noteIndex":0},"citationItems":[{"id":"8UtNXBJq/g7BN5ni0","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B41503" w:rsidRPr="00B41503">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942462">
        <w:instrText xml:space="preserve"> ADDIN ZOTERO_ITEM CSL_CITATION {"citationID":"Y29kznib","properties":{"formattedCitation":"(Hanning, 1979; O\\uc0\\u8217{}Hare, 2010)","plainCitation":"(Hanning, 1979; O’Hare, 2010)","noteIndex":0},"citationItems":[{"id":"8UtNXBJq/g7BN5ni0","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8UtNXBJq/yk9Ne2iw","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B41503" w:rsidRPr="00B41503">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942462">
        <w:instrText xml:space="preserve"> ADDIN ZOTERO_ITEM CSL_CITATION {"citationID":"xpRod3Xl","properties":{"formattedCitation":"(Barrus et al., 2023; Hanning, 1979)","plainCitation":"(Barrus et al., 2023; Hanning, 1979)","dontUpdate":true,"noteIndex":0},"citationItems":[{"id":"8UtNXBJq/5vLlPnUR","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8UtNXBJq/g7BN5ni0","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w:t>
      </w:r>
      <w:r w:rsidR="00884EBC">
        <w:t>system</w:t>
      </w:r>
      <w:r w:rsidR="002F3D9C">
        <w:t xml:space="preserve"> </w:t>
      </w:r>
      <w:r w:rsidR="00884EBC">
        <w:t xml:space="preserve">wide </w:t>
      </w:r>
      <w:r w:rsidR="005D075A" w:rsidRPr="00524172">
        <w:t>decline</w:t>
      </w:r>
      <w:r w:rsidR="00AF5F08" w:rsidRPr="00524172">
        <w:t>s</w:t>
      </w:r>
      <w:r w:rsidR="000677A7">
        <w:t xml:space="preserve"> of the populations</w:t>
      </w:r>
      <w:r w:rsidR="005D075A" w:rsidRPr="00524172">
        <w:t xml:space="preserve"> from pre-drainage to post drainage condition</w:t>
      </w:r>
      <w:r w:rsidR="009104C8" w:rsidRPr="00524172">
        <w:t>s</w:t>
      </w:r>
      <w:r w:rsidR="001377DB" w:rsidRPr="00524172">
        <w:t>, but</w:t>
      </w:r>
      <w:r w:rsidR="009104C8" w:rsidRPr="00524172">
        <w:t xml:space="preserve"> populations in the ridge</w:t>
      </w:r>
      <w:r w:rsidR="00BD52A1" w:rsidRPr="00524172">
        <w:t>-</w:t>
      </w:r>
      <w:r w:rsidR="009104C8" w:rsidRPr="00524172">
        <w:t>slough landscape</w:t>
      </w:r>
      <w:r w:rsidR="001377DB" w:rsidRPr="00524172">
        <w:t xml:space="preserve"> </w:t>
      </w:r>
      <w:r w:rsidR="00CA1F3D">
        <w:t xml:space="preserve">in the central portion of the ecosystem </w:t>
      </w:r>
      <w:r w:rsidR="009104C8" w:rsidRPr="00524172">
        <w:t>decline</w:t>
      </w:r>
      <w:r w:rsidR="00AF5F08" w:rsidRPr="00524172">
        <w:t>d</w:t>
      </w:r>
      <w:r w:rsidR="009104C8" w:rsidRPr="00524172">
        <w:t xml:space="preserve"> </w:t>
      </w:r>
      <w:r w:rsidR="00EB1B3A">
        <w:t xml:space="preserve">to levels considered too low for much </w:t>
      </w:r>
      <w:r w:rsidR="00EB1B3A">
        <w:lastRenderedPageBreak/>
        <w:t xml:space="preserve">or any Kite nesting </w:t>
      </w:r>
      <w:r w:rsidR="009104C8" w:rsidRPr="00524172">
        <w:t>between 2002-2003</w:t>
      </w:r>
      <w:r w:rsidR="00721287">
        <w:t xml:space="preserve"> </w:t>
      </w:r>
      <w:r w:rsidR="009104C8" w:rsidRPr="00524172">
        <w:fldChar w:fldCharType="begin" w:fldLock="1"/>
      </w:r>
      <w:r w:rsidR="00942462">
        <w:instrText xml:space="preserve"> ADDIN ZOTERO_ITEM CSL_CITATION {"citationID":"qwEjlVQU","properties":{"formattedCitation":"(Gutierre et al., 2019)","plainCitation":"(Gutierre et al., 2019)","noteIndex":0},"citationItems":[{"id":"8UtNXBJq/xUAMSeo7","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B41503" w:rsidRPr="00B41503">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fldChar w:fldCharType="begin" w:fldLock="1"/>
      </w:r>
      <w:r w:rsidR="00942462">
        <w:instrText xml:space="preserve"> ADDIN ZOTERO_ITEM CSL_CITATION {"citationID":"OU4M7WJy","properties":{"formattedCitation":"(Cattau et al., 2010; Gutierre et al., 2019)","plainCitation":"(Cattau et al., 2010; Gutierre et al., 2019)","noteIndex":0},"citationItems":[{"id":"8UtNXBJq/xUAMSeo7","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8UtNXBJq/H274ZMxm","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B41503" w:rsidRPr="00B41503">
        <w:t>(Cattau et al., 2010; Gutierre et al., 2019)</w:t>
      </w:r>
      <w:r w:rsidR="00AF5F08" w:rsidRPr="00524172">
        <w:fldChar w:fldCharType="end"/>
      </w:r>
      <w:r w:rsidR="00AF5F08" w:rsidRPr="00524172">
        <w:t>.</w:t>
      </w:r>
      <w:r w:rsidR="00555932">
        <w:t xml:space="preserve">  </w:t>
      </w:r>
    </w:p>
    <w:p w14:paraId="4F7562F6" w14:textId="1EFE4BF5" w:rsidR="0048065C" w:rsidRDefault="00866A71" w:rsidP="0048065C">
      <w:pPr>
        <w:pStyle w:val="NATESTYLE1CommonCollege"/>
        <w:spacing w:after="240"/>
        <w:ind w:firstLine="720"/>
        <w:jc w:val="both"/>
      </w:pPr>
      <w:r w:rsidRPr="00524172">
        <w:t>The Florida Apple Snail</w:t>
      </w:r>
      <w:r w:rsidR="00944415" w:rsidRPr="00524172">
        <w:t xml:space="preserve"> </w:t>
      </w:r>
      <w:r w:rsidR="00851601" w:rsidRPr="00524172">
        <w:t>experiences</w:t>
      </w:r>
      <w:r w:rsidR="00944415" w:rsidRPr="00524172">
        <w:t xml:space="preserv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942462">
        <w:rPr>
          <w:i/>
          <w:iCs/>
        </w:rPr>
        <w:instrText xml:space="preserve"> ADDIN ZOTERO_ITEM CSL_CITATION {"citationID":"54ibfVkn","properties":{"formattedCitation":"(Dalrymple, 1977; Snyder &amp; Snyder, 1971)","plainCitation":"(Dalrymple, 1977; Snyder &amp; Snyder, 1971)","noteIndex":0},"citationItems":[{"id":"8UtNXBJq/o946hEyS","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8UtNXBJq/UFn9bSOo","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B41503" w:rsidRPr="00B41503">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942462">
        <w:instrText xml:space="preserve"> ADDIN ZOTERO_ITEM CSL_CITATION {"citationID":"IbhEAdJs","properties":{"formattedCitation":"(Dorn &amp; Hafsadi, 2016; Valentine-Darby et al., 2015)","plainCitation":"(Dorn &amp; Hafsadi, 2016; 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8UtNXBJq/kiaxqBpw","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Dorn &amp; Hafsadi, 2016; Valentine-Darby et al., 2015)</w:t>
      </w:r>
      <w:r w:rsidR="00D95A86">
        <w:fldChar w:fldCharType="end"/>
      </w:r>
      <w:r w:rsidR="00944415" w:rsidRPr="00524172">
        <w:t>, Redear Sunfish</w:t>
      </w:r>
      <w:r w:rsidR="00721287">
        <w:t xml:space="preserve"> </w:t>
      </w:r>
      <w:r w:rsidR="00D95A86">
        <w:rPr>
          <w:i/>
        </w:rPr>
        <w:fldChar w:fldCharType="begin" w:fldLock="1"/>
      </w:r>
      <w:r w:rsidR="00942462">
        <w:rPr>
          <w:i/>
        </w:rPr>
        <w:instrText xml:space="preserve"> ADDIN ZOTERO_ITEM CSL_CITATION {"citationID":"u30QX2SH","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942462">
        <w:rPr>
          <w:i/>
          <w:iCs/>
        </w:rPr>
        <w:instrText xml:space="preserve"> ADDIN ZOTERO_ITEM CSL_CITATION {"citationID":"WHZZs9mv","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942462">
        <w:rPr>
          <w:i/>
          <w:iCs/>
        </w:rPr>
        <w:instrText xml:space="preserve"> ADDIN ZOTERO_ITEM CSL_CITATION {"citationID":"Gzilzpba","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942462">
        <w:rPr>
          <w:i/>
          <w:iCs/>
        </w:rPr>
        <w:instrText xml:space="preserve"> ADDIN ZOTERO_ITEM CSL_CITATION {"citationID":"TorTqED7","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942462">
        <w:instrText xml:space="preserve"> ADDIN ZOTERO_ITEM CSL_CITATION {"citationID":"1vdTn4O4","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942462">
        <w:instrText xml:space="preserve"> ADDIN ZOTERO_ITEM CSL_CITATION {"citationID":"T5or34wX","properties":{"formattedCitation":"(Valentine-Darby et al., 2015)","plainCitation":"(Valentine-Darby et al., 2015)","dontUpdate":true,"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942462">
        <w:instrText xml:space="preserve"> ADDIN ZOTERO_ITEM CSL_CITATION {"citationID":"F4IvHqiy","properties":{"formattedCitation":"(Kesler &amp; Munns, 1989)","plainCitation":"(Kesler &amp; Munns, 1989)","noteIndex":0},"citationItems":[{"id":"8UtNXBJq/UEz1l4G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942462">
        <w:instrText xml:space="preserve"> ADDIN ZOTERO_ITEM CSL_CITATION {"citationID":"RsPGoZhj","properties":{"formattedCitation":"(Davidson &amp; Dorn, 2018)","plainCitation":"(Davidson &amp; Dorn, 2018)","noteIndex":0},"citationItems":[{"id":"8UtNXBJq/xrB9C19t","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B41503" w:rsidRPr="00B41503">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8" w:name="_Hlk98946915"/>
      <w:bookmarkStart w:id="9" w:name="_Toc92806946"/>
      <w:bookmarkEnd w:id="6"/>
    </w:p>
    <w:p w14:paraId="004FD3C6" w14:textId="7B7A307D" w:rsidR="0048065C" w:rsidRPr="00524172" w:rsidRDefault="0048065C" w:rsidP="0048065C">
      <w:pPr>
        <w:pStyle w:val="NATESTYLE1CommonCollege"/>
        <w:spacing w:after="240"/>
        <w:ind w:firstLine="720"/>
        <w:jc w:val="both"/>
      </w:pPr>
      <w:r>
        <w:rPr>
          <w:rStyle w:val="CommentReference"/>
          <w:sz w:val="24"/>
          <w:szCs w:val="24"/>
        </w:rPr>
        <w:t xml:space="preserve">Our work was in the Loxahatchee Impoundment Landscape Assessment (LILA) and two sites in the western portion of water conservation area 3A (WCA3A).  LILA consists of four 8 ha experimental wetlands named M1-M4, that mimic the ridge and slough landscape of the Everglades. The water levels in LILA are controlled by pumps and culverts that allow for landscape scale hydrologic experiments. Wetlands M1 &amp; M3 were managed for an unconstrained hydrologic treatment while M2 &amp; M4 were managed for a constrained hydrologic treatment. The unconstrained and constrained wetlands hydrologic treatments differ in wet season water depths </w:t>
      </w:r>
      <w:r>
        <w:rPr>
          <w:rStyle w:val="CommentReference"/>
          <w:sz w:val="24"/>
          <w:szCs w:val="24"/>
        </w:rPr>
        <w:lastRenderedPageBreak/>
        <w:t xml:space="preserve">such that unconstrained wetlands are generally deeper than unconstrained wetlands although all wetlands reach the same low water level.  </w:t>
      </w:r>
      <w:r w:rsidR="00E76A28">
        <w:rPr>
          <w:rStyle w:val="CommentReference"/>
          <w:sz w:val="24"/>
          <w:szCs w:val="24"/>
        </w:rPr>
        <w:t xml:space="preserve">Because deeper water levels are </w:t>
      </w:r>
      <w:r w:rsidR="00CF120B">
        <w:rPr>
          <w:rStyle w:val="CommentReference"/>
          <w:sz w:val="24"/>
          <w:szCs w:val="24"/>
        </w:rPr>
        <w:t xml:space="preserve">generally unfavorable for Florida Apple Snail reproduction </w:t>
      </w:r>
      <w:r w:rsidR="00942462">
        <w:rPr>
          <w:rStyle w:val="CommentReference"/>
          <w:sz w:val="24"/>
          <w:szCs w:val="24"/>
        </w:rPr>
        <w:fldChar w:fldCharType="begin"/>
      </w:r>
      <w:r w:rsidR="00942462">
        <w:rPr>
          <w:rStyle w:val="CommentReference"/>
          <w:sz w:val="24"/>
          <w:szCs w:val="24"/>
        </w:rPr>
        <w:instrText xml:space="preserve"> ADDIN ZOTERO_ITEM CSL_CITATION {"citationID":"faL6A1hv","properties":{"formattedCitation":"(Barrus et al., 2023)","plainCitation":"(Barrus et al., 2023)","noteIndex":0},"citationItems":[{"id":"8UtNXBJq/5vLlPnUR","uris":["http://zotero.org/users/9972654/items/9V6IVCYY"],"itemData":{"id":"8UtNXBJq/5vLlPnUR","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rsidR="00942462">
        <w:rPr>
          <w:rStyle w:val="CommentReference"/>
          <w:sz w:val="24"/>
          <w:szCs w:val="24"/>
        </w:rPr>
        <w:fldChar w:fldCharType="separate"/>
      </w:r>
      <w:r w:rsidR="00942462" w:rsidRPr="00942462">
        <w:t>(Barrus et al., 2023)</w:t>
      </w:r>
      <w:r w:rsidR="00942462">
        <w:rPr>
          <w:rStyle w:val="CommentReference"/>
          <w:sz w:val="24"/>
          <w:szCs w:val="24"/>
        </w:rPr>
        <w:fldChar w:fldCharType="end"/>
      </w:r>
      <w:r w:rsidR="00F92B48">
        <w:rPr>
          <w:rStyle w:val="CommentReference"/>
          <w:sz w:val="24"/>
          <w:szCs w:val="24"/>
        </w:rPr>
        <w:t xml:space="preserve">, we refer the deeper unconstrained hydrologic treatment as the </w:t>
      </w:r>
      <w:r w:rsidR="00F526B2">
        <w:rPr>
          <w:rStyle w:val="CommentReference"/>
          <w:sz w:val="24"/>
          <w:szCs w:val="24"/>
        </w:rPr>
        <w:t xml:space="preserve">natural-poor hydrologic and the shallower constrained hydrologic as the natural-good hydrologic treatment.  In addition to our work in LILA, we did work </w:t>
      </w:r>
      <w:r w:rsidR="00481FD7">
        <w:rPr>
          <w:rStyle w:val="CommentReference"/>
          <w:sz w:val="24"/>
          <w:szCs w:val="24"/>
        </w:rPr>
        <w:t>at two sites (WCA02 &amp; WCA03) near</w:t>
      </w:r>
      <w:r w:rsidR="00F526B2">
        <w:rPr>
          <w:rStyle w:val="CommentReference"/>
          <w:sz w:val="24"/>
          <w:szCs w:val="24"/>
        </w:rPr>
        <w:t xml:space="preserve"> the western boundary of WCA3A near </w:t>
      </w:r>
      <w:r w:rsidR="00481FD7">
        <w:rPr>
          <w:rStyle w:val="CommentReference"/>
          <w:sz w:val="24"/>
          <w:szCs w:val="24"/>
        </w:rPr>
        <w:t xml:space="preserve">Big Cypress National Park.  These sites were chosen because there has been long-term monitoring of fish and invertebrate populations and they were historically near location of Snail Kite nesting </w:t>
      </w:r>
      <w:r w:rsidR="00481FD7" w:rsidRPr="00481FD7">
        <w:rPr>
          <w:rStyle w:val="CommentReference"/>
          <w:sz w:val="24"/>
          <w:szCs w:val="24"/>
          <w:highlight w:val="yellow"/>
        </w:rPr>
        <w:t>(Citation)</w:t>
      </w:r>
      <w:r w:rsidR="00481FD7">
        <w:rPr>
          <w:rStyle w:val="CommentReference"/>
          <w:sz w:val="24"/>
          <w:szCs w:val="24"/>
        </w:rPr>
        <w:t xml:space="preserve">. </w:t>
      </w:r>
      <w:r w:rsidR="00CA0DE7">
        <w:rPr>
          <w:rStyle w:val="CommentReference"/>
          <w:sz w:val="24"/>
          <w:szCs w:val="24"/>
        </w:rPr>
        <w:t>These sites serve as reference sites of sloughs in the historic ridge slough landscape.</w:t>
      </w:r>
    </w:p>
    <w:p w14:paraId="2A833600" w14:textId="117BF566" w:rsidR="006C3755" w:rsidRDefault="006C3755" w:rsidP="004E1C3A">
      <w:pPr>
        <w:pStyle w:val="NATESTYLE1CommonCollege"/>
        <w:spacing w:after="120"/>
        <w:ind w:firstLine="720"/>
        <w:jc w:val="both"/>
      </w:pPr>
    </w:p>
    <w:p w14:paraId="7BE25B5D" w14:textId="77777777" w:rsidR="00BD6949" w:rsidRPr="00695B5F" w:rsidRDefault="00BD6949" w:rsidP="00BD6949">
      <w:pPr>
        <w:pStyle w:val="Heading2"/>
      </w:pPr>
      <w:r w:rsidRPr="00524172">
        <w:t>Zero</w:t>
      </w:r>
      <w:r>
        <w:t>-</w:t>
      </w:r>
      <w:r w:rsidRPr="00524172">
        <w:t>Population Growth Isocline</w:t>
      </w:r>
    </w:p>
    <w:p w14:paraId="35D8062E" w14:textId="5B150D78" w:rsidR="00BD6949" w:rsidRDefault="00BD6949" w:rsidP="00BD6949">
      <w:pPr>
        <w:pStyle w:val="NATESTYLE1CommonCollege"/>
        <w:jc w:val="both"/>
      </w:pPr>
      <w:r>
        <w:t>We</w:t>
      </w:r>
      <w:r w:rsidRPr="00524172">
        <w:t xml:space="preserve"> used a published stage-structured model called EVERSNAIL</w:t>
      </w:r>
      <w:r>
        <w:t xml:space="preserve"> </w:t>
      </w:r>
      <w:r>
        <w:fldChar w:fldCharType="begin" w:fldLock="1"/>
      </w:r>
      <w:r w:rsidR="00942462">
        <w:instrText xml:space="preserve"> ADDIN ZOTERO_ITEM CSL_CITATION {"citationID":"BZQbOlcS","properties":{"formattedCitation":"(Darby et al., 2015)","plainCitation":"(Darby et al., 2015)","noteIndex":0},"citationItems":[{"id":"8UtNXBJq/WiXmrJrP","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B41503">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rsidR="00942462">
        <w:instrText xml:space="preserve"> ADDIN ZOTERO_ITEM CSL_CITATION {"citationID":"IFhdpBMo","properties":{"formattedCitation":"(Darby et al., 2015)","plainCitation":"(Darby et al., 2015)","noteIndex":0},"citationItems":[{"id":"8UtNXBJq/WiXmrJrP","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rsidR="00942462">
        <w:instrText xml:space="preserve"> ADDIN ZOTERO_ITEM CSL_CITATION {"citationID":"neNTgcT8","properties":{"formattedCitation":"(Jones, 2015)","plainCitation":"(Jones, 2015)","dontUpdate":true,"noteIndex":0},"citationItems":[{"id":"8UtNXBJq/0K1ifHtf","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 xml:space="preserve">and South Florida Water Management Districts online database (DBHydro;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B71F53E" w14:textId="39F0035B" w:rsidR="00BD6949" w:rsidRPr="00524172" w:rsidRDefault="00BD6949" w:rsidP="00BD6949">
      <w:pPr>
        <w:pStyle w:val="NATESTYLE1CommonCollege"/>
        <w:ind w:firstLine="720"/>
        <w:jc w:val="both"/>
      </w:pPr>
      <w:r>
        <w:lastRenderedPageBreak/>
        <w:t xml:space="preserve">We </w:t>
      </w:r>
      <w:r w:rsidRPr="00524172">
        <w:t>wanted to use the model for examination of the individual juvenile stage parameters and for local use at LILA</w:t>
      </w:r>
      <w:r>
        <w:t>, so</w:t>
      </w:r>
      <w:r w:rsidRPr="00524172">
        <w:t xml:space="preserve"> </w:t>
      </w:r>
      <w:r>
        <w:t xml:space="preserve">we </w:t>
      </w:r>
      <w:r w:rsidRPr="00524172">
        <w:t>re-coded the population model for research in R version 4.0.3 using the parameter details found in the supplements</w:t>
      </w:r>
      <w:r>
        <w:t xml:space="preserve"> </w:t>
      </w:r>
      <w:r w:rsidRPr="00524172">
        <w:fldChar w:fldCharType="begin" w:fldLock="1"/>
      </w:r>
      <w:r w:rsidR="00942462">
        <w:instrText xml:space="preserve"> ADDIN ZOTERO_ITEM CSL_CITATION {"citationID":"TzLYTx4Z","properties":{"formattedCitation":"(Darby et al., 2015)","plainCitation":"(Darby et al., 2015)","noteIndex":0},"citationItems":[{"id":"8UtNXBJq/WiXmrJrP","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B41503">
        <w:t>(Darby et al., 2015)</w:t>
      </w:r>
      <w:r w:rsidRPr="00524172">
        <w:fldChar w:fldCharType="end"/>
      </w:r>
      <w:r w:rsidRPr="00524172">
        <w:t xml:space="preserve"> and LILA’s hydrological and temperature regimes (DBHydro).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942462">
        <w:instrText xml:space="preserve"> ADDIN ZOTERO_ITEM CSL_CITATION {"citationID":"6wWr5JkZ","properties":{"formattedCitation":"(Pomacea Project, 2013)","plainCitation":"(Pomacea Project, 2013)","noteIndex":0},"citationItems":[{"id":"8UtNXBJq/poztJ2OW","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B41503">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1DDA1FE5" w14:textId="77777777" w:rsidR="00BD6949" w:rsidRPr="00524172" w:rsidRDefault="00BD6949" w:rsidP="00BD6949">
      <w:pPr>
        <w:pStyle w:val="NATESTYLE1CommonCollege"/>
        <w:ind w:firstLine="720"/>
        <w:jc w:val="both"/>
      </w:pPr>
      <w:r w:rsidRPr="00524172">
        <w:t>Four parameters were used to model individual growth and juvenile survival.</w:t>
      </w:r>
      <w:r>
        <w:t xml:space="preserve"> </w:t>
      </w:r>
      <w:r w:rsidRPr="00524172">
        <w:t>k</w:t>
      </w:r>
      <w:r w:rsidRPr="00524172">
        <w:rPr>
          <w:vertAlign w:val="subscript"/>
        </w:rPr>
        <w:t xml:space="preserve">growth </w:t>
      </w:r>
      <w:r w:rsidRPr="00524172">
        <w:t>was the parameter that was used to model individual growth and it assumes that growth is size dependent.</w:t>
      </w:r>
      <w:r>
        <w:t xml:space="preserve"> </w:t>
      </w:r>
      <w:r w:rsidRPr="00524172">
        <w:t>The initial parameter estimate for k</w:t>
      </w:r>
      <w:r w:rsidRPr="00524172">
        <w:rPr>
          <w:vertAlign w:val="subscript"/>
        </w:rPr>
        <w:t>growth</w:t>
      </w:r>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w:t>
      </w:r>
      <w:r w:rsidRPr="00524172">
        <w:lastRenderedPageBreak/>
        <w:t xml:space="preserve">included in the population model for conditions of hydrological drought (dry sediment surfaces in the dry season), but the drought parameters were not important for our simulations. </w:t>
      </w:r>
    </w:p>
    <w:p w14:paraId="54065BE6" w14:textId="77777777" w:rsidR="00BD6949" w:rsidRPr="00524172" w:rsidRDefault="00BD6949" w:rsidP="00BD6949">
      <w:pPr>
        <w:pStyle w:val="NATESTYLE1CommonCollege"/>
        <w:ind w:firstLine="720"/>
        <w:jc w:val="both"/>
      </w:pPr>
      <w:r w:rsidRPr="00524172">
        <w:t xml:space="preserve">To determine growth and survival parameters that controlled population growth, calculated population growth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r w:rsidRPr="00524172">
        <w:t>tested for differences between three different starting hatchling numbers (100, 1000, and 10000 hatchlings), but starting size did not influence the population growth rates.</w:t>
      </w:r>
      <w:r>
        <w:t xml:space="preserve"> </w:t>
      </w:r>
    </w:p>
    <w:p w14:paraId="130059E1" w14:textId="735300EA" w:rsidR="00BD6949" w:rsidRPr="00524172" w:rsidRDefault="00BD6949" w:rsidP="00BD6949">
      <w:pPr>
        <w:pStyle w:val="NATESTYLE1CommonCollege"/>
        <w:ind w:firstLine="720"/>
        <w:jc w:val="both"/>
      </w:pPr>
      <w:r w:rsidRPr="00524172">
        <w:t xml:space="preserve">Following this 10-year simulation to </w:t>
      </w:r>
      <w:r>
        <w:t xml:space="preserve">establish </w:t>
      </w:r>
      <w:r w:rsidRPr="00524172">
        <w:t xml:space="preserve">a stable size structure, </w:t>
      </w:r>
      <w:r>
        <w:t>we</w:t>
      </w:r>
      <w:r w:rsidRPr="00524172">
        <w:t xml:space="preserve"> </w:t>
      </w:r>
      <w:r>
        <w:t>introduced</w:t>
      </w:r>
      <w:r w:rsidRPr="00524172">
        <w:t xml:space="preserve"> three different</w:t>
      </w:r>
      <w:r>
        <w:t xml:space="preserve"> one year</w:t>
      </w:r>
      <w:r w:rsidRPr="00524172">
        <w:t xml:space="preserve"> hydrologic and temperature regimes </w:t>
      </w:r>
      <w:r>
        <w:t>repeated for an additional 5 years</w:t>
      </w:r>
      <w:r w:rsidRPr="00524172">
        <w:t xml:space="preserve"> that varied in </w:t>
      </w:r>
      <w:r>
        <w:t xml:space="preserve">depth-dependent egg-laying conditions.  </w:t>
      </w:r>
      <w:commentRangeStart w:id="10"/>
      <w:r>
        <w:t>We used natural regimes from the last X years in</w:t>
      </w:r>
      <w:commentRangeEnd w:id="10"/>
      <w:r>
        <w:rPr>
          <w:rStyle w:val="CommentReference"/>
          <w:rFonts w:asciiTheme="minorHAnsi" w:hAnsiTheme="minorHAnsi" w:cstheme="minorBidi"/>
        </w:rPr>
        <w:commentReference w:id="10"/>
      </w:r>
      <w:r>
        <w:t xml:space="preserve"> First </w:t>
      </w:r>
      <w:r w:rsidRPr="00524172">
        <w:t xml:space="preserve"> </w:t>
      </w:r>
      <w:r>
        <w:t>we</w:t>
      </w:r>
      <w:r w:rsidRPr="00524172">
        <w:t xml:space="preserve"> </w:t>
      </w:r>
      <w:r>
        <w:t>simulate</w:t>
      </w:r>
      <w:r w:rsidRPr="00524172">
        <w:t xml:space="preserve">d a hydro-pattern that </w:t>
      </w:r>
      <w:r>
        <w:t>wa</w:t>
      </w:r>
      <w:r w:rsidRPr="00524172">
        <w:t xml:space="preserve">s deeper in the wet season </w:t>
      </w:r>
      <w:commentRangeStart w:id="11"/>
      <w:r w:rsidRPr="00524172">
        <w:t>of 2020</w:t>
      </w:r>
      <w:r>
        <w:t xml:space="preserve"> </w:t>
      </w:r>
      <w:commentRangeEnd w:id="11"/>
      <w:r>
        <w:rPr>
          <w:rStyle w:val="CommentReference"/>
          <w:rFonts w:asciiTheme="minorHAnsi" w:hAnsiTheme="minorHAnsi" w:cstheme="minorBidi"/>
        </w:rPr>
        <w:commentReference w:id="11"/>
      </w:r>
      <w:r>
        <w:t xml:space="preserve">which is worse for apple snail egg laying (hereafter, “natural-poor”; Figure 4; </w:t>
      </w:r>
      <w:r>
        <w:fldChar w:fldCharType="begin"/>
      </w:r>
      <w:r w:rsidR="00942462">
        <w:instrText xml:space="preserve"> ADDIN ZOTERO_ITEM CSL_CITATION {"citationID":"qQ06rv6E","properties":{"formattedCitation":"(Barrus et al., 2023)","plainCitation":"(Barrus et al., 2023)","dontUpdate":true,"noteIndex":0},"citationItems":[{"id":"8UtNXBJq/5vLlPnUR","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w:t>
      </w:r>
      <w:r>
        <w:t>we</w:t>
      </w:r>
      <w:r w:rsidRPr="00524172">
        <w:t xml:space="preserve"> obtained the hydro-pattern </w:t>
      </w:r>
      <w:r>
        <w:t xml:space="preserve">that has shallower wet seasons that is better for reproduction (hereafter, “natural-good”; Figure 4).  The model runs with natural-poor and natural-good hydrographs were </w:t>
      </w:r>
      <w:r>
        <w:lastRenderedPageBreak/>
        <w:t xml:space="preserve">both conducted using natural temperature regimes taken from </w:t>
      </w:r>
      <w:r w:rsidRPr="00524172">
        <w:t>West Palm Beach, FL</w:t>
      </w:r>
      <w:r>
        <w:t xml:space="preserve"> (Figure 4).  </w:t>
      </w:r>
      <w:commentRangeStart w:id="12"/>
      <w:r w:rsidRPr="00524172">
        <w:t xml:space="preserve">Lastly, (3) </w:t>
      </w:r>
      <w:r>
        <w:t>we set</w:t>
      </w:r>
      <w:r w:rsidRPr="00524172">
        <w:t xml:space="preserve"> static depths and temperatures </w:t>
      </w:r>
      <w:r>
        <w:t>at</w:t>
      </w:r>
      <w:r w:rsidRPr="00524172">
        <w:t xml:space="preserve"> 50 cm and 27⁰C</w:t>
      </w:r>
      <w:r>
        <w:t xml:space="preserve"> which are</w:t>
      </w:r>
      <w:r w:rsidRPr="00524172">
        <w:t xml:space="preserve"> the ideal depths and temperatures for reproduction in the population model</w:t>
      </w:r>
      <w:r>
        <w:t xml:space="preserve">.  </w:t>
      </w:r>
      <w:commentRangeEnd w:id="12"/>
      <w:r>
        <w:rPr>
          <w:rStyle w:val="CommentReference"/>
          <w:rFonts w:asciiTheme="minorHAnsi" w:hAnsiTheme="minorHAnsi" w:cstheme="minorBidi"/>
        </w:rPr>
        <w:commentReference w:id="12"/>
      </w:r>
    </w:p>
    <w:p w14:paraId="0F84BF9E" w14:textId="77777777" w:rsidR="00BD6949" w:rsidRPr="00524172" w:rsidRDefault="00BD6949" w:rsidP="00BD6949">
      <w:pPr>
        <w:pStyle w:val="NATESTYLE1CommonCollege"/>
        <w:ind w:firstLine="720"/>
        <w:jc w:val="both"/>
      </w:pPr>
      <w:r w:rsidRPr="00524172">
        <w:t xml:space="preserve">Under each hydrological and temperature regime, simulations were </w:t>
      </w:r>
      <w:r>
        <w:t>conducted</w:t>
      </w:r>
      <w:r w:rsidRPr="00524172">
        <w:t xml:space="preserve"> under differing combinations of the parameters k</w:t>
      </w:r>
      <w:r w:rsidRPr="00524172">
        <w:rPr>
          <w:vertAlign w:val="subscript"/>
        </w:rPr>
        <w:t>growth</w:t>
      </w:r>
      <w:r w:rsidRPr="00524172">
        <w:t>, Surv</w:t>
      </w:r>
      <w:r w:rsidRPr="00524172">
        <w:rPr>
          <w:vertAlign w:val="subscript"/>
        </w:rPr>
        <w:t>1</w:t>
      </w:r>
      <w:r w:rsidRPr="00524172">
        <w:t>, and Surv</w:t>
      </w:r>
      <w:r w:rsidRPr="00524172">
        <w:rPr>
          <w:vertAlign w:val="subscript"/>
        </w:rPr>
        <w:t>2</w:t>
      </w:r>
      <w:r w:rsidRPr="00524172">
        <w:t>.</w:t>
      </w:r>
      <w:r>
        <w:t xml:space="preserve"> </w:t>
      </w:r>
      <w:r w:rsidRPr="00524172">
        <w:t>k</w:t>
      </w:r>
      <w:r w:rsidRPr="00524172">
        <w:rPr>
          <w:vertAlign w:val="subscript"/>
        </w:rPr>
        <w:t>growth</w:t>
      </w:r>
      <w:r w:rsidRPr="00524172">
        <w:t xml:space="preserve"> values were allowed to vary from 0.01 to 0.09 using increments of 0.005 and the </w:t>
      </w:r>
      <w:r>
        <w:t>two</w:t>
      </w:r>
      <w:r w:rsidRPr="00524172">
        <w:t xml:space="preserve"> juvenile survival parameters for wet conditions were decreased by 5%, 10% 15%, 20%, 30% and 40% of the starting values (0.987 day</w:t>
      </w:r>
      <w:r w:rsidRPr="00524172">
        <w:rPr>
          <w:vertAlign w:val="superscript"/>
        </w:rPr>
        <w:t>-1</w:t>
      </w:r>
      <w:r w:rsidRPr="00524172">
        <w:t>).</w:t>
      </w:r>
      <w:r>
        <w:t xml:space="preserve"> </w:t>
      </w:r>
      <w:r w:rsidRPr="00524172">
        <w:t>Simulations were run under all combinations of the variations in the four parameters (n</w:t>
      </w:r>
      <w:r w:rsidRPr="00524172">
        <w:rPr>
          <w:vertAlign w:val="subscript"/>
        </w:rPr>
        <w:t>simulations</w:t>
      </w:r>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λ</w:t>
      </w:r>
      <w:r w:rsidRPr="00524172">
        <w:rPr>
          <w:vertAlign w:val="subscript"/>
        </w:rPr>
        <w:t>i</w:t>
      </w:r>
      <w:r w:rsidRPr="00524172">
        <w:t xml:space="preserve"> = N</w:t>
      </w:r>
      <w:r w:rsidRPr="00524172">
        <w:rPr>
          <w:vertAlign w:val="subscript"/>
        </w:rPr>
        <w:t>i</w:t>
      </w:r>
      <w:r w:rsidRPr="00524172">
        <w:t>/N</w:t>
      </w:r>
      <w:r w:rsidRPr="00524172">
        <w:rPr>
          <w:vertAlign w:val="subscript"/>
        </w:rPr>
        <w:t>i+1</w:t>
      </w:r>
      <w:r w:rsidRPr="00524172">
        <w:t>; where i = year).</w:t>
      </w:r>
      <w:r>
        <w:t xml:space="preserve"> </w:t>
      </w:r>
      <w:r w:rsidRPr="00524172">
        <w:t>February 1</w:t>
      </w:r>
      <w:r w:rsidRPr="00524172">
        <w:rPr>
          <w:vertAlign w:val="superscript"/>
        </w:rPr>
        <w:t xml:space="preserve">st </w:t>
      </w:r>
      <w:r w:rsidRPr="00524172">
        <w:softHyphen/>
        <w:t xml:space="preserve">was used because it corresponded to the day when the population model initiates the reproductive season. The geometric </w:t>
      </w:r>
      <w:r>
        <w:t>mean</w:t>
      </w:r>
      <w:r w:rsidRPr="00524172">
        <w:t xml:space="preserve"> of the annual population growth rates over 5 years was taken to obtain a λ</w:t>
      </w:r>
      <w:r w:rsidRPr="00524172">
        <w:rPr>
          <w:vertAlign w:val="subscript"/>
        </w:rPr>
        <w:t>avg</w:t>
      </w:r>
      <w:r w:rsidRPr="00524172">
        <w:t>.</w:t>
      </w:r>
      <w:r>
        <w:t xml:space="preserve"> </w:t>
      </w:r>
      <w:r w:rsidRPr="00524172">
        <w:t>The intrinsic rate of increase (r, a per capita rate of change) was then calculated by taking the natural logarithm of λ</w:t>
      </w:r>
      <w:r w:rsidRPr="00524172">
        <w:rPr>
          <w:vertAlign w:val="subscript"/>
        </w:rPr>
        <w:t>avg</w:t>
      </w:r>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10607907" w14:textId="050C95F9" w:rsidR="00BD6949" w:rsidRPr="00524172" w:rsidRDefault="00BD6949" w:rsidP="00BD6949">
      <w:pPr>
        <w:pStyle w:val="NATESTYLE1CommonCollege"/>
        <w:ind w:firstLine="720"/>
        <w:jc w:val="both"/>
      </w:pPr>
      <w:r w:rsidRPr="00524172">
        <w:t xml:space="preserve">The results of the simulations were used to identify combinations of </w:t>
      </w:r>
      <w:r>
        <w:t>development rates</w:t>
      </w:r>
      <w:r w:rsidRPr="00524172">
        <w:t xml:space="preserve"> and survival of juveniles that determined thresholds (r = 0) for population growth given the three different depth and temperature regimes.</w:t>
      </w:r>
      <w:r>
        <w:t xml:space="preserve"> </w:t>
      </w:r>
      <w:r w:rsidRPr="00524172">
        <w:t xml:space="preserve">Although the simulations were conducted with individualized parameters for the three age classes, </w:t>
      </w:r>
      <w:r>
        <w:t>we</w:t>
      </w:r>
      <w:r w:rsidRPr="00524172">
        <w:t xml:space="preserve"> reduced dimensionality to aid in interpretation by multiplying the two juvenile survival probabilities which</w:t>
      </w:r>
      <w:r>
        <w:t xml:space="preserve"> we</w:t>
      </w:r>
      <w:r w:rsidRPr="00524172">
        <w:t xml:space="preserve"> named cumulative juvenile survival (CJS; Figure 1A).</w:t>
      </w:r>
      <w:r>
        <w:t xml:space="preserve"> </w:t>
      </w:r>
      <w:r w:rsidRPr="00524172">
        <w:t>At each level of k</w:t>
      </w:r>
      <w:r w:rsidRPr="00524172">
        <w:rPr>
          <w:vertAlign w:val="subscript"/>
        </w:rPr>
        <w:t>growth</w:t>
      </w:r>
      <w:r w:rsidRPr="00524172">
        <w:t xml:space="preserve">, the intrinsic rate of increase (r) was regressed (Ordinary Least Squared-OLS) as a function of CJS, then the regression equation was </w:t>
      </w:r>
      <w:r w:rsidRPr="00524172">
        <w:lastRenderedPageBreak/>
        <w:t>used to solve for the CJS for which r = 0. The combinations of individual growth (k</w:t>
      </w:r>
      <w:r w:rsidRPr="00524172">
        <w:rPr>
          <w:vertAlign w:val="subscript"/>
        </w:rPr>
        <w:t>growth</w:t>
      </w:r>
      <w:r w:rsidRPr="00524172">
        <w:t xml:space="preserve">) and juvenile survival (CJS) were plotted as zero population-growth isoclines. </w:t>
      </w:r>
    </w:p>
    <w:bookmarkEnd w:id="8"/>
    <w:p w14:paraId="1103D7A4" w14:textId="57CCDEE9" w:rsidR="00695B5F" w:rsidRPr="00695B5F" w:rsidRDefault="004472A5" w:rsidP="00C6515F">
      <w:pPr>
        <w:pStyle w:val="Heading2"/>
      </w:pPr>
      <w:r w:rsidRPr="00524172">
        <w:t>Tethering Experiments</w:t>
      </w:r>
      <w:bookmarkEnd w:id="9"/>
    </w:p>
    <w:p w14:paraId="1BEDA1E3" w14:textId="7E6F9A01" w:rsidR="00C6515F" w:rsidRDefault="004472A5" w:rsidP="00C6515F">
      <w:pPr>
        <w:pStyle w:val="NATESTYLE1CommonCollege"/>
        <w:jc w:val="both"/>
      </w:pPr>
      <w:bookmarkStart w:id="1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commentRangeStart w:id="14"/>
      <w:r w:rsidR="00D8646C">
        <w:t>n</w:t>
      </w:r>
      <w:r w:rsidRPr="00524172">
        <w:t xml:space="preserve"> LILA</w:t>
      </w:r>
      <w:r w:rsidR="00721287">
        <w:t xml:space="preserve"> </w:t>
      </w:r>
      <w:commentRangeEnd w:id="14"/>
      <w:r w:rsidR="00555932">
        <w:rPr>
          <w:rStyle w:val="CommentReference"/>
          <w:rFonts w:asciiTheme="minorHAnsi" w:hAnsiTheme="minorHAnsi" w:cstheme="minorBidi"/>
        </w:rPr>
        <w:commentReference w:id="14"/>
      </w:r>
      <w:r w:rsidRPr="00524172">
        <w:fldChar w:fldCharType="begin" w:fldLock="1"/>
      </w:r>
      <w:r w:rsidR="00942462">
        <w:instrText xml:space="preserve"> ADDIN ZOTERO_ITEM CSL_CITATION {"citationID":"mUOXq4Kw","properties":{"formattedCitation":"(Drumheller et al., 2022; Gutierre et al., 2019)","plainCitation":"(Drumheller et al., 2022; Gutierre et al., 2019)","noteIndex":0},"citationItems":[{"id":"8UtNXBJq/2zHotbU3","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8UtNXBJq/xUAMSeo7","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B41503" w:rsidRPr="00B41503">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942462">
        <w:instrText xml:space="preserve"> ADDIN ZOTERO_ITEM CSL_CITATION {"citationID":"tnZRIwCC","properties":{"formattedCitation":"(Baker &amp; Waltham, 2020)","plainCitation":"(Baker &amp; Waltham, 2020)","noteIndex":0},"citationItems":[{"id":"8UtNXBJq/H3yMMwvI","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B41503" w:rsidRPr="00B41503">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942462">
        <w:instrText xml:space="preserve"> ADDIN ZOTERO_ITEM CSL_CITATION {"citationID":"T39JLx9x","properties":{"formattedCitation":"(Rochette &amp; Dill, 2000; Ruehl &amp; Trexler, 2015)","plainCitation":"(Rochette &amp; Dill, 2000; Ruehl &amp; Trexler, 2015)","noteIndex":0},"citationItems":[{"id":"8UtNXBJq/0DB757YF","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942462">
        <w:rPr>
          <w:rFonts w:ascii="Cambria Math" w:hAnsi="Cambria Math" w:cs="Cambria Math"/>
        </w:rPr>
        <w:instrText>≃</w:instrText>
      </w:r>
      <w:r w:rsidR="00942462">
        <w:instrText xml:space="preserve"> 1 m) than when tethered where they were most common (</w:instrText>
      </w:r>
      <w:r w:rsidR="00942462">
        <w:rPr>
          <w:rFonts w:ascii="Cambria Math" w:hAnsi="Cambria Math" w:cs="Cambria Math"/>
        </w:rPr>
        <w:instrText>≃</w:instrText>
      </w:r>
      <w:r w:rsidR="00942462">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8UtNXBJq/DXdDfskN","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B41503" w:rsidRPr="00B41503">
        <w:t>(Rochette &amp; Dill, 2000; Ruehl &amp; Trexler, 2015)</w:t>
      </w:r>
      <w:r w:rsidRPr="00524172">
        <w:fldChar w:fldCharType="end"/>
      </w:r>
      <w:r w:rsidRPr="00524172">
        <w:t>.</w:t>
      </w:r>
      <w:bookmarkEnd w:id="13"/>
    </w:p>
    <w:p w14:paraId="7F2B903D" w14:textId="4E70B1F7" w:rsidR="00695B5F" w:rsidRPr="00524172" w:rsidRDefault="004472A5" w:rsidP="00C6515F">
      <w:pPr>
        <w:pStyle w:val="NATESTYLE1CommonCollege"/>
        <w:ind w:firstLine="720"/>
        <w:jc w:val="both"/>
      </w:pPr>
      <w:r w:rsidRPr="00524172">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w:t>
      </w:r>
      <w:commentRangeStart w:id="15"/>
      <w:r w:rsidRPr="00524172">
        <w:t xml:space="preserve">inside a greenhouse at the FAU </w:t>
      </w:r>
      <w:r w:rsidR="00B4735F" w:rsidRPr="00524172">
        <w:t xml:space="preserve">Campus in </w:t>
      </w:r>
      <w:r w:rsidRPr="00524172">
        <w:t>Davie</w:t>
      </w:r>
      <w:r w:rsidR="00B4735F" w:rsidRPr="00524172">
        <w:t xml:space="preserve">, </w:t>
      </w:r>
      <w:commentRangeEnd w:id="15"/>
      <w:r w:rsidR="002D53CF">
        <w:rPr>
          <w:rStyle w:val="CommentReference"/>
          <w:rFonts w:asciiTheme="minorHAnsi" w:hAnsiTheme="minorHAnsi" w:cstheme="minorBidi"/>
        </w:rPr>
        <w:commentReference w:id="15"/>
      </w:r>
      <w:r w:rsidR="00B4735F" w:rsidRPr="00524172">
        <w:t>FL</w:t>
      </w:r>
      <w:r w:rsidR="002D53CF">
        <w:t>.</w:t>
      </w:r>
      <w:r w:rsidR="00004CAC">
        <w:t xml:space="preserve"> </w:t>
      </w:r>
      <w:commentRangeStart w:id="16"/>
      <w:r w:rsidR="004D6DC1">
        <w:t>Snails</w:t>
      </w:r>
      <w:r w:rsidRPr="00524172">
        <w:t xml:space="preserve"> </w:t>
      </w:r>
      <w:r w:rsidR="00D81BA8">
        <w:t xml:space="preserve"> from 3-21 mm </w:t>
      </w:r>
      <w:r w:rsidR="001F76CD">
        <w:t xml:space="preserve">were tethered </w:t>
      </w:r>
      <w:r w:rsidR="00D81BA8">
        <w:t>each season, which included small hatchlings and small adults</w:t>
      </w:r>
      <w:r w:rsidR="001F76CD">
        <w:t xml:space="preserve"> and care was taken to include </w:t>
      </w:r>
      <w:r w:rsidR="009357FC">
        <w:t xml:space="preserve">X-X </w:t>
      </w:r>
      <w:r w:rsidR="001F76CD">
        <w:t xml:space="preserve">replicates of </w:t>
      </w:r>
      <w:r w:rsidR="009357FC">
        <w:t>3-mm size increments</w:t>
      </w:r>
      <w:r w:rsidRPr="00524172">
        <w:t xml:space="preserve"> (i.e., 3-6mm, 6-9mm, 9-12mm,12-15mm, 15-18mm, 18-21mm, and &gt;21mm SL). </w:t>
      </w:r>
      <w:commentRangeEnd w:id="16"/>
      <w:r w:rsidR="009357FC">
        <w:rPr>
          <w:rStyle w:val="CommentReference"/>
          <w:rFonts w:asciiTheme="minorHAnsi" w:hAnsiTheme="minorHAnsi" w:cstheme="minorBidi"/>
        </w:rPr>
        <w:commentReference w:id="16"/>
      </w:r>
      <w:r w:rsidR="009357FC">
        <w:t>Testing the full range of sizes</w:t>
      </w:r>
      <w:r w:rsidRPr="00524172">
        <w:t xml:space="preserve"> </w:t>
      </w:r>
      <w:r w:rsidR="008B7C4C">
        <w:t xml:space="preserve">provided </w:t>
      </w:r>
      <w:r w:rsidR="0057452A">
        <w:t xml:space="preserve">a </w:t>
      </w:r>
      <w:r w:rsidR="000C7C5F">
        <w:t xml:space="preserve">statistical </w:t>
      </w:r>
      <w:r w:rsidR="0057452A">
        <w:t>test for size-dependent survival each season and</w:t>
      </w:r>
      <w:r w:rsidR="008B7C4C">
        <w:t xml:space="preserve"> survival </w:t>
      </w:r>
      <w:r w:rsidRPr="00524172">
        <w:t xml:space="preserve">estimates </w:t>
      </w:r>
      <w:r w:rsidR="0057452A">
        <w:t>for use</w:t>
      </w:r>
      <w:r w:rsidRPr="00524172">
        <w:t xml:space="preserve"> in </w:t>
      </w:r>
      <w:r w:rsidR="00342EE5" w:rsidRPr="00524172">
        <w:t xml:space="preserve">the </w:t>
      </w:r>
      <w:r w:rsidR="00342EE5" w:rsidRPr="00524172">
        <w:lastRenderedPageBreak/>
        <w:t>population model</w:t>
      </w:r>
      <w:r w:rsidRPr="00524172">
        <w:t>.</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9637E1">
        <w:t>we</w:t>
      </w:r>
      <w:r w:rsidRPr="00524172">
        <w:t xml:space="preserve"> had a limited size distribution of snails, so </w:t>
      </w:r>
      <w:r w:rsidR="009637E1">
        <w:t>we</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CD5153">
        <w:t>we</w:t>
      </w:r>
      <w:r w:rsidRPr="00524172">
        <w:t xml:space="preserve"> had access to a larger size range of apple snails, so </w:t>
      </w:r>
      <w:r w:rsidR="009637E1">
        <w:t>we</w:t>
      </w:r>
      <w:r w:rsidRPr="00524172">
        <w:t xml:space="preserve"> tethered 40 snails in each of the first four size classes (3-6mm, 6-9mm, 9-12mm,12-15mm), and 20 of the last three size classes (15-18mm, 18-21mm, and &gt;21mm).</w:t>
      </w:r>
      <w:r w:rsidR="009637E1">
        <w:t xml:space="preserve"> We</w:t>
      </w:r>
      <w:r w:rsidRPr="00524172">
        <w:t xml:space="preserve"> split the tethered snails equally into two transects (i.e., near or far) in each of the wetlands (i.e,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1F57AAF"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Pr="00524172">
        <w:t xml:space="preserve"> or “empty” were counted as mortalities.</w:t>
      </w:r>
      <w:r w:rsidR="00004CAC">
        <w:t xml:space="preserve"> </w:t>
      </w:r>
      <w:r w:rsidRPr="00524172">
        <w:t xml:space="preserve">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w:t>
      </w:r>
      <w:r w:rsidR="006C3C06" w:rsidRPr="00524172">
        <w:t>independence</w:t>
      </w:r>
      <w:r w:rsidRPr="00524172">
        <w:t xml:space="preserve"> between nights. </w:t>
      </w:r>
      <w:commentRangeStart w:id="17"/>
      <w:r w:rsidRPr="00524172">
        <w:t xml:space="preserve">The fate of each snail-day combination was considered </w:t>
      </w:r>
      <w:r w:rsidRPr="00524172">
        <w:lastRenderedPageBreak/>
        <w:t>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commentRangeEnd w:id="17"/>
      <w:r w:rsidR="00C95A07">
        <w:rPr>
          <w:rStyle w:val="CommentReference"/>
          <w:rFonts w:asciiTheme="minorHAnsi" w:hAnsiTheme="minorHAnsi" w:cstheme="minorBidi"/>
        </w:rPr>
        <w:commentReference w:id="17"/>
      </w:r>
    </w:p>
    <w:p w14:paraId="081B606A" w14:textId="1732CF3F"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942462">
        <w:instrText xml:space="preserve"> ADDIN ZOTERO_ITEM CSL_CITATION {"citationID":"3li2cRN3","properties":{"formattedCitation":"(Castorani &amp; Hovel, 2015)","plainCitation":"(Castorani &amp; Hovel, 2015)","noteIndex":0},"citationItems":[{"id":"8UtNXBJq/hszHeQEj","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B41503" w:rsidRPr="00B41503">
        <w:t>(Castorani &amp; Hovel, 2015)</w:t>
      </w:r>
      <w:r w:rsidRPr="00524172">
        <w:fldChar w:fldCharType="end"/>
      </w:r>
      <w:r w:rsidRPr="00524172">
        <w:t>.</w:t>
      </w:r>
      <w:r w:rsidR="00004CAC">
        <w:t xml:space="preserve"> </w:t>
      </w:r>
      <w:r w:rsidR="0083031D">
        <w:t>We</w:t>
      </w:r>
      <w:r w:rsidRPr="00524172">
        <w:t xml:space="preserve"> modeled survival using length (SL mm), transect (“near” or “far”), </w:t>
      </w:r>
      <w:commentRangeStart w:id="18"/>
      <w:r w:rsidRPr="00524172">
        <w:t xml:space="preserve">wetland (“M2” or “M4”), </w:t>
      </w:r>
      <w:commentRangeEnd w:id="18"/>
      <w:r w:rsidR="000C7C5F">
        <w:rPr>
          <w:rStyle w:val="CommentReference"/>
          <w:rFonts w:asciiTheme="minorHAnsi" w:hAnsiTheme="minorHAnsi" w:cstheme="minorBidi"/>
        </w:rPr>
        <w:commentReference w:id="18"/>
      </w:r>
      <w:r w:rsidRPr="00524172">
        <w:t>and season (“wet” or “dry”) as covariates.</w:t>
      </w:r>
      <w:r w:rsidR="00004CAC">
        <w:t xml:space="preserve"> </w:t>
      </w:r>
      <w:r w:rsidR="00D276B0">
        <w:t>We</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odels were compared using AICc scores, the structure of all models with ΔAICc &lt; 4 were examined, and the most supported model (lowest AICc) was selected for interpretation and evaluation</w:t>
      </w:r>
      <w:r w:rsidRPr="00524172">
        <w:rPr>
          <w:shd w:val="clear" w:color="auto" w:fill="FFFFFF"/>
        </w:rPr>
        <w:fldChar w:fldCharType="begin" w:fldLock="1"/>
      </w:r>
      <w:r w:rsidR="00942462">
        <w:rPr>
          <w:shd w:val="clear" w:color="auto" w:fill="FFFFFF"/>
        </w:rPr>
        <w:instrText xml:space="preserve"> ADDIN ZOTERO_ITEM CSL_CITATION {"citationID":"jMPaxLE2","properties":{"formattedCitation":"(Anderson, 2008)","plainCitation":"(Anderson, 2008)","noteIndex":0},"citationItems":[{"id":"8UtNXBJq/heJOXJiq","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B41503" w:rsidRPr="00B41503">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942462">
        <w:instrText xml:space="preserve"> ADDIN ZOTERO_ITEM CSL_CITATION {"citationID":"ptOe3UCC","properties":{"formattedCitation":"(R Core Team, 2019)","plainCitation":"(R Core Team, 2019)","noteIndex":0},"citationItems":[{"id":"8UtNXBJq/WVyfPbN5","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B41503" w:rsidRPr="00B41503">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308C2456" w:rsidR="00695B5F" w:rsidRPr="00524172" w:rsidRDefault="00D276B0" w:rsidP="00524172">
      <w:pPr>
        <w:pStyle w:val="NATESTYLE1CommonCollege"/>
        <w:jc w:val="both"/>
      </w:pPr>
      <w:r>
        <w:t>We</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use their mandibles to crush or peel the snail shell to remove the soma</w:t>
      </w:r>
      <w:r>
        <w:t xml:space="preserve"> </w:t>
      </w:r>
      <w:r w:rsidR="004472A5" w:rsidRPr="00524172">
        <w:rPr>
          <w:i/>
          <w:iCs/>
        </w:rPr>
        <w:fldChar w:fldCharType="begin" w:fldLock="1"/>
      </w:r>
      <w:r w:rsidR="00942462">
        <w:rPr>
          <w:i/>
          <w:iCs/>
        </w:rPr>
        <w:instrText xml:space="preserve"> ADDIN ZOTERO_ITEM CSL_CITATION {"citationID":"1ck7Keu9","properties":{"formattedCitation":"(Davidson &amp; Dorn, 2018; Dorn &amp; Hafsadi, 2016)","plainCitation":"(Davidson &amp; Dorn, 2018; Dorn &amp; Hafsadi, 2016)","noteIndex":0},"citationItems":[{"id":"8UtNXBJq/kiaxqBpw","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8UtNXBJq/xrB9C19t","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B41503" w:rsidRPr="00B41503">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00421FBE" w:rsidRPr="00524172">
        <w:rPr>
          <w:i/>
          <w:iCs/>
        </w:rPr>
        <w:t>elostoma</w:t>
      </w:r>
      <w:r w:rsidR="004472A5" w:rsidRPr="00524172">
        <w:rPr>
          <w:i/>
          <w:iCs/>
        </w:rPr>
        <w:t xml:space="preserve"> lutarium</w:t>
      </w:r>
      <w:r w:rsidR="004472A5" w:rsidRPr="00524172">
        <w:t>) pierce the snail operculum then suck out and remove snail soma without damaging the shell</w:t>
      </w:r>
      <w:r w:rsidR="0081199F">
        <w:t xml:space="preserve"> </w:t>
      </w:r>
      <w:r w:rsidR="001A7550" w:rsidRPr="00524172">
        <w:fldChar w:fldCharType="begin" w:fldLock="1"/>
      </w:r>
      <w:r w:rsidR="00942462">
        <w:instrText xml:space="preserve"> ADDIN ZOTERO_ITEM CSL_CITATION {"citationID":"xvrQxHQl","properties":{"formattedCitation":"(Kesler &amp; Munns, 1989)","plainCitation":"(Kesler &amp; Munns, 1989)","noteIndex":0},"citationItems":[{"id":"8UtNXBJq/UEz1l4G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B41503" w:rsidRPr="00B41503">
        <w:t>(Kesler &amp; Munns, 1989)</w:t>
      </w:r>
      <w:r w:rsidR="001A7550" w:rsidRPr="00524172">
        <w:fldChar w:fldCharType="end"/>
      </w:r>
      <w:r w:rsidR="004472A5" w:rsidRPr="00524172">
        <w:t xml:space="preserve">. </w:t>
      </w:r>
      <w:r w:rsidR="00307FC7">
        <w:t>We</w:t>
      </w:r>
      <w:r w:rsidR="004472A5" w:rsidRPr="00524172">
        <w:t xml:space="preserve"> confirmed the artifactual differences by placing tethered snails in aquarium in the presence of 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B. lutarium</w:t>
      </w:r>
      <w:r w:rsidR="0081199F">
        <w:t xml:space="preserve"> (Barrus, </w:t>
      </w:r>
      <w:r w:rsidR="008267CA">
        <w:t>personal observation</w:t>
      </w:r>
      <w:r w:rsidR="0081199F">
        <w:t>)</w:t>
      </w:r>
      <w:r w:rsidR="00004CAC">
        <w:t xml:space="preserve"> </w:t>
      </w:r>
      <w:r w:rsidR="0081199F">
        <w:t>We</w:t>
      </w:r>
      <w:r w:rsidR="004472A5" w:rsidRPr="00524172">
        <w:t xml:space="preserve"> interpreted a “crushed” shell as mortality caused by </w:t>
      </w:r>
      <w:r w:rsidR="004472A5" w:rsidRPr="00524172">
        <w:rPr>
          <w:i/>
          <w:iCs/>
        </w:rPr>
        <w:t>P. fallax</w:t>
      </w:r>
      <w:r w:rsidR="004472A5" w:rsidRPr="00524172">
        <w:t xml:space="preserve">, “empty” </w:t>
      </w:r>
      <w:r w:rsidR="0081199F">
        <w:t xml:space="preserve">shell </w:t>
      </w:r>
      <w:r w:rsidR="00385A0F">
        <w:t xml:space="preserve">as </w:t>
      </w:r>
      <w:r w:rsidR="004472A5" w:rsidRPr="00524172">
        <w:t xml:space="preserve">mortality caused by </w:t>
      </w:r>
      <w:r w:rsidR="004472A5" w:rsidRPr="00524172">
        <w:rPr>
          <w:i/>
          <w:iCs/>
        </w:rPr>
        <w:t>B. lutarium</w:t>
      </w:r>
      <w:r w:rsidR="004472A5" w:rsidRPr="00524172">
        <w:t xml:space="preserve">, </w:t>
      </w:r>
      <w:r w:rsidR="00385A0F">
        <w:t xml:space="preserve">a </w:t>
      </w:r>
      <w:r w:rsidR="004472A5" w:rsidRPr="00524172">
        <w:t xml:space="preserve">“missing” </w:t>
      </w:r>
      <w:r w:rsidR="00385A0F">
        <w:t xml:space="preserve">shell </w:t>
      </w:r>
      <w:r w:rsidR="004472A5" w:rsidRPr="00524172">
        <w:lastRenderedPageBreak/>
        <w:t xml:space="preserve">as caused by a vertebrate (e.g., Fish or </w:t>
      </w:r>
      <w:commentRangeStart w:id="19"/>
      <w:r w:rsidR="004472A5" w:rsidRPr="00524172">
        <w:t>Salamander</w:t>
      </w:r>
      <w:r w:rsidR="00385A0F">
        <w:t xml:space="preserve"> or Limpkin</w:t>
      </w:r>
      <w:commentRangeEnd w:id="19"/>
      <w:r w:rsidR="00E0020A">
        <w:rPr>
          <w:rStyle w:val="CommentReference"/>
          <w:rFonts w:asciiTheme="minorHAnsi" w:hAnsiTheme="minorHAnsi" w:cstheme="minorBidi"/>
        </w:rPr>
        <w:commentReference w:id="19"/>
      </w:r>
      <w:r w:rsidR="004472A5" w:rsidRPr="00524172">
        <w:t xml:space="preserve">), and “dead” as a caused by something </w:t>
      </w:r>
      <w:r w:rsidR="00E0020A">
        <w:t>abiotic</w:t>
      </w:r>
      <w:r w:rsidR="004472A5" w:rsidRPr="00524172">
        <w:t>.</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w:t>
      </w:r>
      <w:r w:rsidR="00E0020A">
        <w:t>ed</w:t>
      </w:r>
      <w:r w:rsidR="004472A5" w:rsidRPr="00524172">
        <w:t xml:space="preserve"> this is unlikely. Other snail predators that penetrate the operculum, like leeches, are exceedingly rare at LILA based on sampling data.</w:t>
      </w:r>
      <w:r w:rsidR="00004CAC">
        <w:t xml:space="preserve"> </w:t>
      </w:r>
      <w:r w:rsidR="004C1C0C">
        <w:t>Predator-specific</w:t>
      </w:r>
      <w:r w:rsidR="004C1C0C" w:rsidRPr="00524172">
        <w:t xml:space="preserve"> </w:t>
      </w:r>
      <w:r w:rsidR="004472A5" w:rsidRPr="00524172">
        <w:t>data were analyzed using combinations of contingency and simple χ</w:t>
      </w:r>
      <w:r w:rsidR="004472A5" w:rsidRPr="00524172">
        <w:rPr>
          <w:vertAlign w:val="superscript"/>
        </w:rPr>
        <w:t>2</w:t>
      </w:r>
      <w:r w:rsidR="004472A5" w:rsidRPr="00524172">
        <w:t xml:space="preserve"> </w:t>
      </w:r>
      <w:commentRangeStart w:id="20"/>
      <w:r w:rsidR="004472A5" w:rsidRPr="00524172">
        <w:t xml:space="preserve">tests </w:t>
      </w:r>
      <w:r w:rsidR="004C1C0C">
        <w:t xml:space="preserve">to test for </w:t>
      </w:r>
      <w:r w:rsidR="004472A5" w:rsidRPr="00524172">
        <w:t xml:space="preserve">(see </w:t>
      </w:r>
      <w:commentRangeEnd w:id="20"/>
      <w:r w:rsidR="004C1C0C">
        <w:rPr>
          <w:rStyle w:val="CommentReference"/>
          <w:rFonts w:asciiTheme="minorHAnsi" w:hAnsiTheme="minorHAnsi" w:cstheme="minorBidi"/>
        </w:rPr>
        <w:commentReference w:id="20"/>
      </w:r>
      <w:r w:rsidR="004472A5" w:rsidRPr="00524172">
        <w:t>Appendix 3 for details).</w:t>
      </w:r>
    </w:p>
    <w:p w14:paraId="50C51F8D" w14:textId="2BFD1349"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w:t>
      </w:r>
      <w:r w:rsidR="003B5B0F">
        <w:rPr>
          <w:rFonts w:ascii="Times New Roman" w:hAnsi="Times New Roman" w:cs="Times New Roman"/>
          <w:sz w:val="24"/>
          <w:szCs w:val="24"/>
        </w:rPr>
        <w:t xml:space="preserve">direct measure of </w:t>
      </w:r>
      <w:r w:rsidRPr="00524172">
        <w:rPr>
          <w:rFonts w:ascii="Times New Roman" w:hAnsi="Times New Roman" w:cs="Times New Roman"/>
          <w:sz w:val="24"/>
          <w:szCs w:val="24"/>
        </w:rPr>
        <w:t xml:space="preserve">composition of  predator communities </w:t>
      </w:r>
      <w:r w:rsidR="001C262D">
        <w:rPr>
          <w:rFonts w:ascii="Times New Roman" w:hAnsi="Times New Roman" w:cs="Times New Roman"/>
          <w:sz w:val="24"/>
          <w:szCs w:val="24"/>
        </w:rPr>
        <w:t xml:space="preserve">the small and large animals </w:t>
      </w:r>
      <w:r w:rsidRPr="00524172">
        <w:rPr>
          <w:rFonts w:ascii="Times New Roman" w:hAnsi="Times New Roman" w:cs="Times New Roman"/>
          <w:sz w:val="24"/>
          <w:szCs w:val="24"/>
        </w:rPr>
        <w:t xml:space="preserve">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942462">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8UtNXBJq/E5cRQuQ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w:t>
      </w:r>
      <w:commentRangeStart w:id="21"/>
      <w:r w:rsidRPr="00524172">
        <w:rPr>
          <w:rFonts w:ascii="Times New Roman" w:hAnsi="Times New Roman" w:cs="Times New Roman"/>
          <w:sz w:val="24"/>
          <w:szCs w:val="24"/>
        </w:rPr>
        <w:t xml:space="preserve">deployed at 14 locations that were stratified by </w:t>
      </w:r>
      <w:commentRangeStart w:id="22"/>
      <w:r w:rsidRPr="00524172">
        <w:rPr>
          <w:rFonts w:ascii="Times New Roman" w:hAnsi="Times New Roman" w:cs="Times New Roman"/>
          <w:sz w:val="24"/>
          <w:szCs w:val="24"/>
        </w:rPr>
        <w:t>habitat area (10 deep slough; 4 shallow slough</w:t>
      </w:r>
      <w:commentRangeEnd w:id="22"/>
      <w:r w:rsidR="001C262D">
        <w:rPr>
          <w:rStyle w:val="CommentReference"/>
        </w:rPr>
        <w:commentReference w:id="22"/>
      </w:r>
      <w:r w:rsidRPr="00524172">
        <w:rPr>
          <w:rFonts w:ascii="Times New Roman" w:hAnsi="Times New Roman" w:cs="Times New Roman"/>
          <w:sz w:val="24"/>
          <w:szCs w:val="24"/>
        </w:rPr>
        <w:t>) and randomly selected. Each season sampling occurred when all habitats were flooded (deep slough depth 40-45cm) but ridge</w:t>
      </w:r>
      <w:r w:rsidR="00BF0A47">
        <w:rPr>
          <w:rFonts w:ascii="Times New Roman" w:hAnsi="Times New Roman" w:cs="Times New Roman"/>
          <w:sz w:val="24"/>
          <w:szCs w:val="24"/>
        </w:rPr>
        <w:t xml:space="preserve"> habitats were shallow</w:t>
      </w:r>
      <w:r w:rsidRPr="00524172">
        <w:rPr>
          <w:rFonts w:ascii="Times New Roman" w:hAnsi="Times New Roman" w:cs="Times New Roman"/>
          <w:sz w:val="24"/>
          <w:szCs w:val="24"/>
        </w:rPr>
        <w:t xml:space="preserve"> (&lt; 10 cm) so large predatory fishes </w:t>
      </w:r>
      <w:r w:rsidR="001C262D">
        <w:rPr>
          <w:rFonts w:ascii="Times New Roman" w:hAnsi="Times New Roman" w:cs="Times New Roman"/>
          <w:sz w:val="24"/>
          <w:szCs w:val="24"/>
        </w:rPr>
        <w:t>were equally</w:t>
      </w:r>
      <w:r w:rsidR="00BF0A47">
        <w:rPr>
          <w:rFonts w:ascii="Times New Roman" w:hAnsi="Times New Roman" w:cs="Times New Roman"/>
          <w:sz w:val="24"/>
          <w:szCs w:val="24"/>
        </w:rPr>
        <w:t xml:space="preserve"> concentrated each season</w:t>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commentRangeEnd w:id="21"/>
      <w:r w:rsidR="00FF45D4">
        <w:rPr>
          <w:rStyle w:val="CommentReference"/>
        </w:rPr>
        <w:commentReference w:id="21"/>
      </w:r>
      <w:r w:rsidRPr="00524172">
        <w:rPr>
          <w:rFonts w:ascii="Times New Roman" w:hAnsi="Times New Roman" w:cs="Times New Roman"/>
          <w:sz w:val="24"/>
          <w:szCs w:val="24"/>
        </w:rPr>
        <w:t xml:space="preserve">Throw traps were cleared under the protocol described by </w:t>
      </w:r>
      <w:commentRangeStart w:id="23"/>
      <w:r w:rsidRPr="00524172">
        <w:rPr>
          <w:rFonts w:ascii="Times New Roman" w:hAnsi="Times New Roman" w:cs="Times New Roman"/>
          <w:sz w:val="24"/>
          <w:szCs w:val="24"/>
        </w:rPr>
        <w:fldChar w:fldCharType="begin" w:fldLock="1"/>
      </w:r>
      <w:r w:rsidR="00942462">
        <w:rPr>
          <w:rFonts w:ascii="Times New Roman" w:hAnsi="Times New Roman" w:cs="Times New Roman"/>
          <w:sz w:val="24"/>
          <w:szCs w:val="24"/>
        </w:rPr>
        <w:instrText xml:space="preserve"> ADDIN ZOTERO_ITEM CSL_CITATION {"citationID":"s9IjhejZ","properties":{"formattedCitation":"(Dorn et al., 2005)","plainCitation":"(Dorn et al., 2005)","noteIndex":0},"citationItems":[{"id":"8UtNXBJq/wnnhXVji","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w:t>
      </w:r>
      <w:commentRangeEnd w:id="23"/>
      <w:r w:rsidR="00FF45D4">
        <w:rPr>
          <w:rStyle w:val="CommentReference"/>
        </w:rPr>
        <w:commentReference w:id="23"/>
      </w:r>
      <w:r w:rsidRPr="00524172">
        <w:rPr>
          <w:rFonts w:ascii="Times New Roman" w:hAnsi="Times New Roman" w:cs="Times New Roman"/>
          <w:sz w:val="24"/>
          <w:szCs w:val="24"/>
        </w:rPr>
        <w:t xml:space="preserve">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002F0470">
        <w:rPr>
          <w:rFonts w:ascii="Times New Roman" w:hAnsi="Times New Roman" w:cs="Times New Roman"/>
          <w:sz w:val="24"/>
          <w:szCs w:val="24"/>
        </w:rPr>
        <w:t xml:space="preserve"> </w:t>
      </w:r>
      <w:r w:rsidRPr="00524172">
        <w:rPr>
          <w:rFonts w:ascii="Times New Roman" w:hAnsi="Times New Roman" w:cs="Times New Roman"/>
          <w:sz w:val="24"/>
          <w:szCs w:val="24"/>
        </w:rPr>
        <w:fldChar w:fldCharType="begin" w:fldLock="1"/>
      </w:r>
      <w:r w:rsidR="00942462">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8UtNXBJq/MWDnz5Uw","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942462">
        <w:rPr>
          <w:rFonts w:ascii="Times New Roman" w:hAnsi="Times New Roman" w:cs="Times New Roman"/>
          <w:sz w:val="24"/>
          <w:szCs w:val="24"/>
        </w:rPr>
        <w:instrText xml:space="preserve"> ADDIN ZOTERO_ITEM CSL_CITATION {"citationID":"gvRkSIzt","properties":{"formattedCitation":"(Sommer, 2021)","plainCitation":"(Sommer, 2021)","noteIndex":0},"citationItems":[{"id":"8UtNXBJq/5neKPMJ9","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B41503" w:rsidRPr="00B41503">
        <w:rPr>
          <w:rFonts w:ascii="Times New Roman" w:hAnsi="Times New Roman" w:cs="Times New Roman"/>
          <w:sz w:val="24"/>
        </w:rPr>
        <w:t>(Sommer, 2021)</w:t>
      </w:r>
      <w:r w:rsidRPr="00524172">
        <w:rPr>
          <w:rFonts w:ascii="Times New Roman" w:hAnsi="Times New Roman" w:cs="Times New Roman"/>
          <w:sz w:val="24"/>
          <w:szCs w:val="24"/>
        </w:rPr>
        <w:fldChar w:fldCharType="end"/>
      </w:r>
      <w:r w:rsidR="00A46F4A">
        <w:rPr>
          <w:rFonts w:ascii="Times New Roman" w:hAnsi="Times New Roman" w:cs="Times New Roman"/>
          <w:sz w:val="24"/>
          <w:szCs w:val="24"/>
        </w:rPr>
        <w:t xml:space="preserve"> and captures </w:t>
      </w:r>
      <w:r w:rsidR="000B0267">
        <w:rPr>
          <w:rFonts w:ascii="Times New Roman" w:hAnsi="Times New Roman" w:cs="Times New Roman"/>
          <w:sz w:val="24"/>
          <w:szCs w:val="24"/>
        </w:rPr>
        <w:t xml:space="preserve">across all gear types </w:t>
      </w:r>
      <w:r w:rsidR="00A46F4A">
        <w:rPr>
          <w:rFonts w:ascii="Times New Roman" w:hAnsi="Times New Roman" w:cs="Times New Roman"/>
          <w:sz w:val="24"/>
          <w:szCs w:val="24"/>
        </w:rPr>
        <w:t xml:space="preserve">were combined to </w:t>
      </w:r>
      <w:r w:rsidR="000B0267">
        <w:rPr>
          <w:rFonts w:ascii="Times New Roman" w:hAnsi="Times New Roman" w:cs="Times New Roman"/>
          <w:sz w:val="24"/>
          <w:szCs w:val="24"/>
        </w:rPr>
        <w:t xml:space="preserve">calculate catch index each night. </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Molluscivorous fishes larger than 5 cm were </w:t>
      </w:r>
      <w:r w:rsidRPr="00524172">
        <w:rPr>
          <w:rFonts w:ascii="Times New Roman" w:hAnsi="Times New Roman" w:cs="Times New Roman"/>
          <w:sz w:val="24"/>
          <w:szCs w:val="24"/>
        </w:rPr>
        <w:lastRenderedPageBreak/>
        <w:t>identified, measured (standard length, SL) and released while Greater Sirens were counted and released.</w:t>
      </w:r>
      <w:r w:rsidR="00004CAC">
        <w:rPr>
          <w:rFonts w:ascii="Times New Roman" w:hAnsi="Times New Roman" w:cs="Times New Roman"/>
          <w:sz w:val="24"/>
          <w:szCs w:val="24"/>
        </w:rPr>
        <w:t xml:space="preserve"> </w:t>
      </w:r>
      <w:r w:rsidR="003B2997">
        <w:rPr>
          <w:rFonts w:ascii="Times New Roman" w:hAnsi="Times New Roman" w:cs="Times New Roman"/>
          <w:sz w:val="24"/>
          <w:szCs w:val="24"/>
        </w:rPr>
        <w:t>The</w:t>
      </w:r>
      <w:r w:rsidRPr="00524172">
        <w:rPr>
          <w:rFonts w:ascii="Times New Roman" w:hAnsi="Times New Roman" w:cs="Times New Roman"/>
          <w:sz w:val="24"/>
          <w:szCs w:val="24"/>
        </w:rPr>
        <w:t xml:space="preserve"> data were analyzed using </w:t>
      </w:r>
      <w:commentRangeStart w:id="24"/>
      <w:r w:rsidRPr="00524172">
        <w:rPr>
          <w:rFonts w:ascii="Times New Roman" w:hAnsi="Times New Roman" w:cs="Times New Roman"/>
          <w:sz w:val="24"/>
          <w:szCs w:val="24"/>
        </w:rPr>
        <w:t>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w:t>
      </w:r>
      <w:commentRangeEnd w:id="24"/>
      <w:r w:rsidR="004C1C0C">
        <w:rPr>
          <w:rStyle w:val="CommentReference"/>
        </w:rPr>
        <w:commentReference w:id="24"/>
      </w:r>
      <w:r w:rsidRPr="00524172">
        <w:rPr>
          <w:rFonts w:ascii="Times New Roman" w:hAnsi="Times New Roman" w:cs="Times New Roman"/>
          <w:sz w:val="24"/>
          <w:szCs w:val="24"/>
        </w:rPr>
        <w:t>Appendix 3 for details).</w:t>
      </w:r>
    </w:p>
    <w:p w14:paraId="33ABD9E2" w14:textId="6D740DE0" w:rsidR="00695B5F" w:rsidRPr="00C6515F" w:rsidRDefault="004472A5" w:rsidP="00C6515F">
      <w:pPr>
        <w:pStyle w:val="Heading2"/>
      </w:pPr>
      <w:r w:rsidRPr="00524172">
        <w:t>Enclosure survival and growth</w:t>
      </w:r>
    </w:p>
    <w:p w14:paraId="6E62FA89" w14:textId="635B3EDE" w:rsidR="00772361" w:rsidRDefault="00BE6524" w:rsidP="00F840A9">
      <w:pPr>
        <w:pStyle w:val="NATESTYLE1CommonCollege"/>
      </w:pPr>
      <w:r>
        <w:t>We</w:t>
      </w:r>
      <w:r w:rsidR="004472A5" w:rsidRPr="00524172">
        <w:t xml:space="preserve"> measured size-specific growth rate</w:t>
      </w:r>
      <w:r w:rsidR="00421FBE" w:rsidRPr="00524172">
        <w:t>s and survival rates in 1·m</w:t>
      </w:r>
      <w:r w:rsidR="00421FBE" w:rsidRPr="00524172">
        <w:rPr>
          <w:vertAlign w:val="superscript"/>
        </w:rPr>
        <w:t>2</w:t>
      </w:r>
      <w:r w:rsidR="00421FBE"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1F26E2">
        <w:t xml:space="preserve"> </w:t>
      </w:r>
      <w:r w:rsidR="00A446D4">
        <w:fldChar w:fldCharType="begin" w:fldLock="1"/>
      </w:r>
      <w:r w:rsidR="00942462">
        <w:instrText xml:space="preserve"> ADDIN ZOTERO_ITEM CSL_CITATION {"citationID":"BeHXfUP9","properties":{"formattedCitation":"(Drumheller et al., 2022; Shuford et al., 2005)","plainCitation":"(Drumheller et al., 2022; Shuford et al., 2005)","noteIndex":0},"citationItems":[{"id":"8UtNXBJq/jIvFp2y4","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8UtNXBJq/2zHotbU3","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B41503" w:rsidRPr="00B41503">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814C44">
        <w:t>.</w:t>
      </w:r>
      <w:r w:rsidR="004472A5" w:rsidRPr="00524172">
        <w:t xml:space="preserve"> </w:t>
      </w:r>
      <w:r w:rsidR="00814C44">
        <w:rPr>
          <w:rFonts w:eastAsiaTheme="minorEastAsia"/>
        </w:rPr>
        <w:t xml:space="preserve">We </w:t>
      </w:r>
      <w:r w:rsidR="00814C44" w:rsidRPr="00524172">
        <w:rPr>
          <w:rFonts w:eastAsiaTheme="minorEastAsia"/>
        </w:rPr>
        <w:t xml:space="preserve">measured </w:t>
      </w:r>
      <w:r w:rsidR="00814C44">
        <w:rPr>
          <w:rFonts w:eastAsiaTheme="minorEastAsia"/>
        </w:rPr>
        <w:t>daily survival rates rather than survival probabilities across the duration of the experiment</w:t>
      </w:r>
      <w:r w:rsidR="00814C44" w:rsidRPr="00524172">
        <w:rPr>
          <w:rFonts w:eastAsiaTheme="minorEastAsia"/>
        </w:rPr>
        <w:t xml:space="preserve"> of snails reared in these cages (predator free) to compare to the survival from tethering (natural predator assemblages</w:t>
      </w:r>
      <w:r w:rsidR="00814C44">
        <w:rPr>
          <w:rFonts w:eastAsiaTheme="minorEastAsia"/>
        </w:rPr>
        <w:t>; see Appendix 3 for details</w:t>
      </w:r>
      <w:r w:rsidR="00814C44" w:rsidRPr="00524172">
        <w:rPr>
          <w:rFonts w:eastAsiaTheme="minorEastAsia"/>
        </w:rPr>
        <w:t>).</w:t>
      </w:r>
      <w:r w:rsidR="00814C44">
        <w:rPr>
          <w:rFonts w:eastAsiaTheme="minorEastAsia"/>
        </w:rPr>
        <w:t xml:space="preserve">  </w:t>
      </w:r>
    </w:p>
    <w:p w14:paraId="5AB15C28" w14:textId="7A56BAEF" w:rsidR="00F840A9" w:rsidRDefault="00772361" w:rsidP="00772361">
      <w:pPr>
        <w:pStyle w:val="NATESTYLE1CommonCollege"/>
        <w:ind w:firstLine="720"/>
      </w:pPr>
      <w:r>
        <w:t>A previous population model</w:t>
      </w:r>
      <w:r w:rsidR="0094791D">
        <w:t xml:space="preserve"> (Darby et al., 2015) </w:t>
      </w:r>
      <w:r>
        <w:t xml:space="preserve">used </w:t>
      </w:r>
      <w:r w:rsidR="00F840A9">
        <w:t>the following equation</w:t>
      </w:r>
      <w:r w:rsidR="00E3449E">
        <w:t xml:space="preserve"> to model size-dependent growth rates of apple snails.</w:t>
      </w:r>
    </w:p>
    <w:p w14:paraId="6129445E" w14:textId="77777777" w:rsidR="00F840A9" w:rsidRPr="0095359E"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time</m:t>
                      </m:r>
                    </m:e>
                    <m:sub>
                      <m:r>
                        <w:rPr>
                          <w:rFonts w:ascii="Cambria Math" w:hAnsi="Cambria Math"/>
                        </w:rPr>
                        <m:t>i</m:t>
                      </m:r>
                    </m:sub>
                  </m:sSub>
                </m:sup>
              </m:sSup>
              <m:r>
                <w:rPr>
                  <w:rFonts w:ascii="Cambria Math" w:hAnsi="Cambria Math"/>
                </w:rPr>
                <m:t>-1)</m:t>
              </m:r>
            </m:den>
          </m:f>
        </m:oMath>
      </m:oMathPara>
    </w:p>
    <w:p w14:paraId="0730C230" w14:textId="57B012AC" w:rsidR="00F840A9" w:rsidRDefault="00F840A9" w:rsidP="00F840A9">
      <w:pPr>
        <w:pStyle w:val="NATESTYLE1CommonCollege"/>
        <w:rPr>
          <w:rFonts w:eastAsiaTheme="minorEastAsia"/>
        </w:rPr>
      </w:pPr>
      <w:r>
        <w:rPr>
          <w:rFonts w:eastAsiaTheme="minorEastAsia"/>
        </w:rPr>
        <w:lastRenderedPageBreak/>
        <w:t>where age</w:t>
      </w:r>
      <w:r w:rsidRPr="00AC4903">
        <w:rPr>
          <w:rFonts w:eastAsiaTheme="minorEastAsia"/>
          <w:vertAlign w:val="subscript"/>
        </w:rPr>
        <w:t>i</w:t>
      </w:r>
      <w:r>
        <w:rPr>
          <w:rFonts w:eastAsiaTheme="minorEastAsia"/>
        </w:rPr>
        <w:t xml:space="preserve"> is the age of snail at time i, and Size</w:t>
      </w:r>
      <w:r w:rsidR="0050646A">
        <w:rPr>
          <w:rFonts w:eastAsiaTheme="minorEastAsia"/>
          <w:vertAlign w:val="subscript"/>
        </w:rPr>
        <w:t>initial</w:t>
      </w:r>
      <w:r>
        <w:rPr>
          <w:rFonts w:eastAsiaTheme="minorEastAsia"/>
        </w:rPr>
        <w:t xml:space="preserve"> is the minimum average hatchling size, Size</w:t>
      </w:r>
      <w:r w:rsidRPr="00CB524C">
        <w:rPr>
          <w:rFonts w:eastAsiaTheme="minorEastAsia"/>
          <w:vertAlign w:val="subscript"/>
        </w:rPr>
        <w:t>max</w:t>
      </w:r>
      <w:r>
        <w:rPr>
          <w:rFonts w:eastAsiaTheme="minorEastAsia"/>
        </w:rPr>
        <w:t xml:space="preserve"> is the maximum size that an adult can reach. </w:t>
      </w:r>
      <w:commentRangeStart w:id="25"/>
      <w:r>
        <w:rPr>
          <w:rFonts w:eastAsiaTheme="minorEastAsia"/>
        </w:rPr>
        <w:t>Size</w:t>
      </w:r>
      <w:r w:rsidRPr="008267CA">
        <w:rPr>
          <w:rFonts w:eastAsiaTheme="minorEastAsia"/>
          <w:vertAlign w:val="subscript"/>
        </w:rPr>
        <w:t>min</w:t>
      </w:r>
      <w:r>
        <w:rPr>
          <w:rFonts w:eastAsiaTheme="minorEastAsia"/>
        </w:rPr>
        <w:t xml:space="preserve"> and Size</w:t>
      </w:r>
      <w:r w:rsidRPr="008267CA">
        <w:rPr>
          <w:rFonts w:eastAsiaTheme="minorEastAsia"/>
          <w:vertAlign w:val="subscript"/>
        </w:rPr>
        <w:t>max</w:t>
      </w:r>
      <w:r>
        <w:rPr>
          <w:rFonts w:eastAsiaTheme="minorEastAsia"/>
        </w:rPr>
        <w:t xml:space="preserve"> </w:t>
      </w:r>
      <w:commentRangeEnd w:id="25"/>
      <w:r w:rsidR="00AE55A2">
        <w:rPr>
          <w:rStyle w:val="CommentReference"/>
          <w:rFonts w:asciiTheme="minorHAnsi" w:hAnsiTheme="minorHAnsi" w:cstheme="minorBidi"/>
        </w:rPr>
        <w:commentReference w:id="25"/>
      </w:r>
      <w:r>
        <w:rPr>
          <w:rFonts w:eastAsiaTheme="minorEastAsia"/>
        </w:rPr>
        <w:t xml:space="preserve">are assumed to be 3 mm SL and 50 mm SL, respectively. </w:t>
      </w:r>
      <w:r>
        <w:t>Because we knew the age and size of hatchling snails at the end of the experiment, we c</w:t>
      </w:r>
      <w:r w:rsidR="00A07932">
        <w:t>ould</w:t>
      </w:r>
      <w:r>
        <w:t xml:space="preserve"> then calculate k</w:t>
      </w:r>
      <w:r w:rsidRPr="00C0641C">
        <w:rPr>
          <w:vertAlign w:val="subscript"/>
        </w:rPr>
        <w:t>growth</w:t>
      </w:r>
      <w:r>
        <w:t xml:space="preserve"> by rearranging the growth equation.</w:t>
      </w:r>
    </w:p>
    <w:p w14:paraId="74965E76" w14:textId="7F20854C" w:rsidR="00F840A9" w:rsidRPr="00C0641C" w:rsidRDefault="00000000" w:rsidP="00F840A9">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initial</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initial</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tim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r>
                <w:rPr>
                  <w:rFonts w:ascii="Cambria Math" w:hAnsi="Cambria Math"/>
                </w:rPr>
                <m:t>time</m:t>
              </m:r>
            </m:den>
          </m:f>
        </m:oMath>
      </m:oMathPara>
    </w:p>
    <w:p w14:paraId="714917FD" w14:textId="56086829" w:rsidR="00310CF5" w:rsidRPr="0054791F" w:rsidRDefault="00223B46" w:rsidP="0054791F">
      <w:pPr>
        <w:pStyle w:val="NATESTYLE1CommonCollege"/>
        <w:jc w:val="both"/>
        <w:rPr>
          <w:rFonts w:eastAsiaTheme="minorEastAsia"/>
        </w:rPr>
      </w:pPr>
      <w:r>
        <w:rPr>
          <w:rFonts w:eastAsiaTheme="minorEastAsia"/>
        </w:rPr>
        <w:t xml:space="preserve">To test for seasonal </w:t>
      </w:r>
      <w:r w:rsidR="003B2997">
        <w:rPr>
          <w:rFonts w:eastAsiaTheme="minorEastAsia"/>
        </w:rPr>
        <w:t xml:space="preserve">growth </w:t>
      </w:r>
      <w:r>
        <w:rPr>
          <w:rFonts w:eastAsiaTheme="minorEastAsia"/>
        </w:rPr>
        <w:t>difference</w:t>
      </w:r>
      <w:r w:rsidR="003B2997">
        <w:rPr>
          <w:rFonts w:eastAsiaTheme="minorEastAsia"/>
        </w:rPr>
        <w:t>s</w:t>
      </w:r>
      <w:r>
        <w:rPr>
          <w:rFonts w:eastAsiaTheme="minorEastAsia"/>
        </w:rPr>
        <w:t>, we compared dry and wet season k</w:t>
      </w:r>
      <w:r w:rsidRPr="0054791F">
        <w:rPr>
          <w:rFonts w:eastAsiaTheme="minorEastAsia"/>
          <w:vertAlign w:val="subscript"/>
        </w:rPr>
        <w:t>growth</w:t>
      </w:r>
      <w:r>
        <w:rPr>
          <w:rFonts w:eastAsiaTheme="minorEastAsia"/>
          <w:vertAlign w:val="subscript"/>
        </w:rPr>
        <w:t xml:space="preserve"> </w:t>
      </w:r>
      <w:r>
        <w:rPr>
          <w:rFonts w:eastAsiaTheme="minorEastAsia"/>
        </w:rPr>
        <w:t xml:space="preserve">using a </w:t>
      </w:r>
      <w:r w:rsidR="004045F1">
        <w:rPr>
          <w:rFonts w:eastAsiaTheme="minorEastAsia"/>
        </w:rPr>
        <w:t>two-sample</w:t>
      </w:r>
      <w:r>
        <w:rPr>
          <w:rFonts w:eastAsiaTheme="minorEastAsia"/>
        </w:rPr>
        <w:t xml:space="preserve"> t-test. Using k</w:t>
      </w:r>
      <w:r w:rsidRPr="00223B46">
        <w:rPr>
          <w:rFonts w:eastAsiaTheme="minorEastAsia"/>
          <w:vertAlign w:val="subscript"/>
        </w:rPr>
        <w:t>growth</w:t>
      </w:r>
      <w:r>
        <w:rPr>
          <w:rFonts w:eastAsiaTheme="minorEastAsia"/>
        </w:rPr>
        <w:t xml:space="preserve"> allows us to compare our season-dependent growth rates to the </w:t>
      </w:r>
      <w:r w:rsidR="004045F1">
        <w:rPr>
          <w:rFonts w:eastAsiaTheme="minorEastAsia"/>
        </w:rPr>
        <w:t>zero-population</w:t>
      </w:r>
      <w:r>
        <w:rPr>
          <w:rFonts w:eastAsiaTheme="minorEastAsia"/>
        </w:rPr>
        <w:t xml:space="preserve"> growth isocline that will be explained in the following section. </w:t>
      </w:r>
    </w:p>
    <w:p w14:paraId="062529D9" w14:textId="580C450D" w:rsidR="0094791D" w:rsidRPr="0094791D" w:rsidRDefault="0094791D" w:rsidP="0094791D">
      <w:pPr>
        <w:pStyle w:val="NATESTYLE1CommonCollege"/>
        <w:jc w:val="both"/>
        <w:rPr>
          <w:i/>
          <w:iCs/>
        </w:rPr>
      </w:pPr>
      <w:r w:rsidRPr="0094791D">
        <w:rPr>
          <w:i/>
          <w:iCs/>
        </w:rPr>
        <w:t>Relating natural survival and individual growth patterns to the isocline</w:t>
      </w:r>
    </w:p>
    <w:p w14:paraId="21B3A5C1" w14:textId="49EF484B" w:rsidR="0094791D" w:rsidRPr="0094791D" w:rsidRDefault="0094791D" w:rsidP="0094791D">
      <w:pPr>
        <w:pStyle w:val="NATESTYLE1CommonCollege"/>
        <w:ind w:firstLine="720"/>
        <w:jc w:val="both"/>
      </w:pPr>
      <w:r>
        <w:t xml:space="preserve">To relate natural </w:t>
      </w:r>
      <w:r w:rsidR="001C6044">
        <w:t xml:space="preserve">parameter </w:t>
      </w:r>
      <w:r>
        <w:t>estimates to the isocline</w:t>
      </w:r>
      <w:r w:rsidR="001C6044">
        <w:t xml:space="preserve"> expectations</w:t>
      </w:r>
      <w:r>
        <w:t xml:space="preserve"> </w:t>
      </w:r>
      <w:commentRangeStart w:id="26"/>
      <w:r>
        <w:t>we</w:t>
      </w:r>
      <w:r w:rsidR="0000563F">
        <w:t xml:space="preserve"> </w:t>
      </w:r>
      <w:r>
        <w:t xml:space="preserve">survival rates [with (tethering) and without (in cages) predators] and individual growth rates in natural locations in LILA </w:t>
      </w:r>
      <w:r w:rsidR="00D82F3C">
        <w:t xml:space="preserve">sloughs </w:t>
      </w:r>
      <w:r>
        <w:t xml:space="preserve">and </w:t>
      </w:r>
      <w:r w:rsidR="00D82F3C">
        <w:t>sloughs in the central</w:t>
      </w:r>
      <w:r>
        <w:t xml:space="preserve"> Everglades. </w:t>
      </w:r>
      <w:commentRangeEnd w:id="26"/>
      <w:r w:rsidR="005B7788">
        <w:rPr>
          <w:rStyle w:val="CommentReference"/>
          <w:rFonts w:asciiTheme="minorHAnsi" w:hAnsiTheme="minorHAnsi" w:cstheme="minorBidi"/>
        </w:rPr>
        <w:commentReference w:id="26"/>
      </w:r>
      <w:commentRangeStart w:id="27"/>
      <w:r>
        <w:t xml:space="preserve"> We conducted tethering </w:t>
      </w:r>
      <w:r w:rsidR="00A460CF">
        <w:t>experiments</w:t>
      </w:r>
      <w:r>
        <w:t xml:space="preserve"> for two full days using the same protocol in July 2022 (i.e., wet season) and April 2023 (i.e., dry season). But in April 2023, low water depths made it impossible to reach one of the sites (WCA03).  In July 2022, growth rates were estimated using a previously developed regression that predicts growth rates using periphyton total phosphorus (Barrus et al., 2023), but this regression only relates to wet season growth rates. In April 2023, we used </w:t>
      </w:r>
      <w:r w:rsidR="003F54B7" w:rsidRPr="003F54B7">
        <w:rPr>
          <w:i/>
          <w:iCs/>
        </w:rPr>
        <w:t>in situ</w:t>
      </w:r>
      <w:r w:rsidR="003F54B7">
        <w:t xml:space="preserve"> </w:t>
      </w:r>
      <w:r>
        <w:t>cage</w:t>
      </w:r>
      <w:r w:rsidR="003F54B7">
        <w:t>s</w:t>
      </w:r>
      <w:r>
        <w:t xml:space="preserve"> to measure growth rates</w:t>
      </w:r>
      <w:r w:rsidR="003F54B7">
        <w:t xml:space="preserve"> using the same protocol described earlier</w:t>
      </w:r>
      <w:r>
        <w:t>.</w:t>
      </w:r>
      <w:r w:rsidR="000E4A42">
        <w:t xml:space="preserve"> </w:t>
      </w:r>
      <w:r>
        <w:t xml:space="preserve"> </w:t>
      </w:r>
      <w:commentRangeEnd w:id="27"/>
      <w:r w:rsidR="009E7522">
        <w:rPr>
          <w:rStyle w:val="CommentReference"/>
          <w:rFonts w:asciiTheme="minorHAnsi" w:hAnsiTheme="minorHAnsi" w:cstheme="minorBidi"/>
        </w:rPr>
        <w:commentReference w:id="27"/>
      </w:r>
      <w:r>
        <w:t xml:space="preserve">We then related our season-dependent survival and growth rates to the zero population growth isoclines by plotting </w:t>
      </w:r>
      <w:r w:rsidR="00F84CDF">
        <w:t xml:space="preserve">joint </w:t>
      </w:r>
      <w:r w:rsidR="005B7788">
        <w:t xml:space="preserve">season-specific </w:t>
      </w:r>
      <w:r w:rsidR="00F84CDF">
        <w:t>parameters in the state space with the isocline</w:t>
      </w:r>
      <w:r>
        <w:t xml:space="preserve">. Comparing our natural survival and growth estimates allows us to make inferences about how the </w:t>
      </w:r>
      <w:r w:rsidR="00F84CDF">
        <w:t xml:space="preserve">net effects of growth and predation each </w:t>
      </w:r>
      <w:r>
        <w:t xml:space="preserve">seasonal.  Finally, we combined seasonal survival and growth estimates to make inferences about the population growth from year </w:t>
      </w:r>
      <w:r>
        <w:lastRenderedPageBreak/>
        <w:t>to year.</w:t>
      </w:r>
      <w:r w:rsidR="000E4A42">
        <w:t xml:space="preserve">  </w:t>
      </w:r>
      <w:r w:rsidR="00F84CDF">
        <w:t>T</w:t>
      </w:r>
      <w:r w:rsidR="000E4A42">
        <w:t xml:space="preserve">o combine seasonal survival growth estimates, </w:t>
      </w:r>
      <w:r w:rsidR="00F84CDF">
        <w:t>weight</w:t>
      </w:r>
      <w:r w:rsidR="009116E1">
        <w:t>ed</w:t>
      </w:r>
      <w:r w:rsidR="00F84CDF">
        <w:t xml:space="preserve"> the mortality and growth </w:t>
      </w:r>
      <w:r w:rsidR="009116E1">
        <w:t xml:space="preserve">relative to the </w:t>
      </w:r>
      <w:r w:rsidR="000E4A42">
        <w:t xml:space="preserve">uneven </w:t>
      </w:r>
      <w:r w:rsidR="009116E1">
        <w:t>juvenile production</w:t>
      </w:r>
      <w:r w:rsidR="000E4A42">
        <w:t xml:space="preserve"> </w:t>
      </w:r>
      <w:r w:rsidR="004333E3">
        <w:t xml:space="preserve">(egg laying) </w:t>
      </w:r>
      <w:r w:rsidR="000E4A42">
        <w:t>across season</w:t>
      </w:r>
      <w:r w:rsidR="009116E1">
        <w:t>s</w:t>
      </w:r>
      <w:r w:rsidR="004333E3">
        <w:t xml:space="preserve"> from the model </w:t>
      </w:r>
      <w:r w:rsidR="00BE5122">
        <w:t>(i.e., t</w:t>
      </w:r>
      <w:r w:rsidR="004333E3">
        <w:t>he season-dependent and depth-dependent egg laying</w:t>
      </w:r>
      <w:r w:rsidR="00BE5122">
        <w:t>; Darby et al. 2015)</w:t>
      </w:r>
      <w:r w:rsidR="003072D7">
        <w:t xml:space="preserve">.  </w:t>
      </w:r>
    </w:p>
    <w:p w14:paraId="682421B9" w14:textId="727F45A0" w:rsidR="007A1072" w:rsidRDefault="00B260FD" w:rsidP="00C6515F">
      <w:pPr>
        <w:pStyle w:val="Heading1"/>
      </w:pPr>
      <w:commentRangeStart w:id="28"/>
      <w:r w:rsidRPr="00524172">
        <w:t>Results</w:t>
      </w:r>
      <w:commentRangeEnd w:id="28"/>
      <w:r w:rsidR="00666C0E">
        <w:rPr>
          <w:rStyle w:val="CommentReference"/>
          <w:rFonts w:asciiTheme="minorHAnsi" w:eastAsiaTheme="minorHAnsi" w:hAnsiTheme="minorHAnsi" w:cstheme="minorBidi"/>
          <w:b w:val="0"/>
        </w:rPr>
        <w:commentReference w:id="28"/>
      </w:r>
    </w:p>
    <w:p w14:paraId="1D6C4CE3" w14:textId="77777777" w:rsidR="003244F7" w:rsidRDefault="003244F7" w:rsidP="003244F7"/>
    <w:p w14:paraId="05149B00" w14:textId="0A856A20" w:rsidR="003244F7" w:rsidRPr="00524172" w:rsidRDefault="009435F3" w:rsidP="003244F7">
      <w:pPr>
        <w:pStyle w:val="NATESTYLE1CommonCollege"/>
        <w:spacing w:after="240"/>
        <w:ind w:firstLine="720"/>
        <w:jc w:val="both"/>
      </w:pPr>
      <w:r>
        <w:t>Zero-population growth i</w:t>
      </w:r>
      <w:r w:rsidR="003244F7" w:rsidRPr="00524172">
        <w:t xml:space="preserve">soclines created with the </w:t>
      </w:r>
      <w:r w:rsidR="00F830EC">
        <w:t xml:space="preserve">stage-structured </w:t>
      </w:r>
      <w:r w:rsidR="003244F7" w:rsidRPr="00524172">
        <w:t>population model formulations produced descending isoclines consistent with an interaction between growth and survival</w:t>
      </w:r>
      <w:r w:rsidR="00F830EC">
        <w:t>.  P</w:t>
      </w:r>
      <w:r w:rsidR="003244F7" w:rsidRPr="00524172">
        <w:t xml:space="preserve">opulations </w:t>
      </w:r>
      <w:r w:rsidR="003244F7">
        <w:t xml:space="preserve">with faster </w:t>
      </w:r>
      <w:r w:rsidR="00F830EC">
        <w:t>growing juveniles</w:t>
      </w:r>
      <w:r w:rsidR="003244F7" w:rsidRPr="00524172">
        <w:t xml:space="preserve"> could </w:t>
      </w:r>
      <w:commentRangeStart w:id="29"/>
      <w:r w:rsidR="003244F7" w:rsidRPr="00524172">
        <w:t>withstand</w:t>
      </w:r>
      <w:commentRangeEnd w:id="29"/>
      <w:r w:rsidR="0051738D">
        <w:rPr>
          <w:rStyle w:val="CommentReference"/>
          <w:rFonts w:asciiTheme="minorHAnsi" w:hAnsiTheme="minorHAnsi" w:cstheme="minorBidi"/>
        </w:rPr>
        <w:commentReference w:id="29"/>
      </w:r>
      <w:r w:rsidR="003244F7" w:rsidRPr="00524172">
        <w:t xml:space="preserve"> </w:t>
      </w:r>
      <w:r w:rsidR="0051738D">
        <w:t>higher mortality</w:t>
      </w:r>
      <w:r>
        <w:t xml:space="preserve"> and</w:t>
      </w:r>
      <w:r w:rsidR="00F45861">
        <w:t>, conversely,</w:t>
      </w:r>
      <w:r>
        <w:t xml:space="preserve"> </w:t>
      </w:r>
      <w:r w:rsidR="00F45861">
        <w:t xml:space="preserve">populations with </w:t>
      </w:r>
      <w:r>
        <w:t>slower</w:t>
      </w:r>
      <w:r w:rsidR="00F45861">
        <w:t>-</w:t>
      </w:r>
      <w:r>
        <w:t xml:space="preserve">growing </w:t>
      </w:r>
      <w:r w:rsidR="00F45861">
        <w:t xml:space="preserve">juveniles </w:t>
      </w:r>
      <w:r>
        <w:t xml:space="preserve">needed lower </w:t>
      </w:r>
      <w:r w:rsidR="00F45861">
        <w:t>mortality to persist</w:t>
      </w:r>
      <w:r w:rsidR="003244F7" w:rsidRPr="00524172">
        <w:t xml:space="preserve"> </w:t>
      </w:r>
      <w:commentRangeStart w:id="30"/>
      <w:r w:rsidR="0051738D">
        <w:t>(</w:t>
      </w:r>
      <w:r w:rsidR="003244F7" w:rsidRPr="00524172">
        <w:t xml:space="preserve">Figure </w:t>
      </w:r>
      <w:r w:rsidR="0051738D">
        <w:t>1</w:t>
      </w:r>
      <w:r w:rsidR="003244F7" w:rsidRPr="00524172">
        <w:t>).</w:t>
      </w:r>
      <w:r w:rsidR="003244F7">
        <w:t xml:space="preserve"> </w:t>
      </w:r>
      <w:commentRangeEnd w:id="30"/>
      <w:r w:rsidR="00AD2FFC">
        <w:rPr>
          <w:rStyle w:val="CommentReference"/>
          <w:rFonts w:asciiTheme="minorHAnsi" w:hAnsiTheme="minorHAnsi" w:cstheme="minorBidi"/>
        </w:rPr>
        <w:commentReference w:id="30"/>
      </w:r>
      <w:r w:rsidR="00AD2FFC">
        <w:t xml:space="preserve">Better </w:t>
      </w:r>
      <w:r w:rsidR="002764B5">
        <w:t xml:space="preserve">wetland </w:t>
      </w:r>
      <w:r w:rsidR="0082576E">
        <w:t>hydrologic</w:t>
      </w:r>
      <w:r w:rsidR="003244F7" w:rsidRPr="00524172">
        <w:t xml:space="preserve"> conditions </w:t>
      </w:r>
      <w:r w:rsidR="00AD2FFC">
        <w:t xml:space="preserve">for reproduction </w:t>
      </w:r>
      <w:r w:rsidR="007A467C">
        <w:t xml:space="preserve">(births) </w:t>
      </w:r>
      <w:r w:rsidR="005F0A79">
        <w:t xml:space="preserve">made the population zero-growth conditions slightly more resilient to higher predation (e.g., </w:t>
      </w:r>
      <w:r w:rsidR="007A467C">
        <w:t xml:space="preserve">withstanding predation </w:t>
      </w:r>
      <w:r w:rsidR="005F0A79">
        <w:t xml:space="preserve">X% </w:t>
      </w:r>
      <w:r w:rsidR="007A467C">
        <w:t xml:space="preserve">higher </w:t>
      </w:r>
      <w:r w:rsidR="005F0A79">
        <w:t xml:space="preserve">at growth of </w:t>
      </w:r>
      <w:r w:rsidR="007A467C">
        <w:t xml:space="preserve">kgrowth =_) and/or lower </w:t>
      </w:r>
      <w:r w:rsidR="0082576E">
        <w:t xml:space="preserve">juvenile </w:t>
      </w:r>
      <w:r w:rsidR="007A467C">
        <w:t xml:space="preserve">growth (e.g., shifted </w:t>
      </w:r>
      <w:r w:rsidR="0082576E">
        <w:t xml:space="preserve">necessary growth rates </w:t>
      </w:r>
      <w:r w:rsidR="007A467C">
        <w:t>X% lower</w:t>
      </w:r>
      <w:r w:rsidR="0082576E">
        <w:t xml:space="preserve"> at CJS of X).  </w:t>
      </w:r>
    </w:p>
    <w:p w14:paraId="2E8F6D84" w14:textId="5408C72C" w:rsidR="00B260FD" w:rsidRDefault="007A4531" w:rsidP="00C6515F">
      <w:pPr>
        <w:pStyle w:val="Heading2"/>
      </w:pPr>
      <w:r w:rsidRPr="00524172">
        <w:t>Empirical Measures of Survival and Individual Growth</w:t>
      </w:r>
    </w:p>
    <w:p w14:paraId="3E0E0C9E" w14:textId="4A29C62F" w:rsidR="00004CAC" w:rsidRPr="00524172" w:rsidRDefault="00B260FD" w:rsidP="00C6515F">
      <w:pPr>
        <w:pStyle w:val="NATESTYLE1CommonCollege"/>
        <w:spacing w:after="240"/>
        <w:ind w:firstLine="720"/>
        <w:jc w:val="both"/>
      </w:pPr>
      <w:bookmarkStart w:id="31" w:name="_Hlk98959413"/>
      <w:r w:rsidRPr="00524172">
        <w:t>Overall, there w</w:t>
      </w:r>
      <w:r w:rsidR="00BE5B65">
        <w:t>ere</w:t>
      </w:r>
      <w:r w:rsidRPr="00524172">
        <w:t xml:space="preserve">a total of 759 independent observations </w:t>
      </w:r>
      <w:r w:rsidR="00BE5B65">
        <w:t xml:space="preserve">of mortality </w:t>
      </w:r>
      <w:r w:rsidRPr="00524172">
        <w:t xml:space="preserve">across our </w:t>
      </w:r>
      <w:commentRangeStart w:id="32"/>
      <w:r w:rsidRPr="00524172">
        <w:t xml:space="preserve">two wetlands </w:t>
      </w:r>
      <w:commentRangeEnd w:id="32"/>
      <w:r w:rsidR="00094371">
        <w:rPr>
          <w:rStyle w:val="CommentReference"/>
          <w:rFonts w:asciiTheme="minorHAnsi" w:hAnsiTheme="minorHAnsi" w:cstheme="minorBidi"/>
        </w:rPr>
        <w:commentReference w:id="32"/>
      </w:r>
      <w:r w:rsidRPr="00524172">
        <w:t>and two tethering season</w:t>
      </w:r>
      <w:r w:rsidR="00CF5053">
        <w:t>s in LILA</w:t>
      </w:r>
      <w:r w:rsidRPr="00524172">
        <w:t xml:space="preserve">. After </w:t>
      </w:r>
      <w:r w:rsidR="009807D9">
        <w:t>24 hours</w:t>
      </w:r>
      <w:r w:rsidRPr="00524172">
        <w:t>, 654 snails survived, 43 snails were missing, 31 snails left an empty shell, 19 snails died on tethers, and 12 snails had been crushed</w:t>
      </w:r>
      <w:r w:rsidR="00A66793">
        <w:t>/peeled</w:t>
      </w:r>
      <w:r w:rsidR="00CF5053">
        <w:t xml:space="preserve"> and removed</w:t>
      </w:r>
      <w:r w:rsidRPr="00524172">
        <w:t>.</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w:t>
      </w:r>
      <w:commentRangeStart w:id="33"/>
      <w:r w:rsidRPr="00524172">
        <w:t xml:space="preserve">but was considerably lower than the daily survival used in </w:t>
      </w:r>
      <w:r w:rsidR="00305163" w:rsidRPr="00524172">
        <w:t>the population model</w:t>
      </w:r>
      <w:r w:rsidRPr="00524172">
        <w:t xml:space="preserve"> (</w:t>
      </w:r>
      <w:r w:rsidR="00D736C5" w:rsidRPr="00524172">
        <w:t>CJS = 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commentRangeEnd w:id="33"/>
      <w:r w:rsidR="003D39BE">
        <w:rPr>
          <w:rStyle w:val="CommentReference"/>
          <w:rFonts w:asciiTheme="minorHAnsi" w:hAnsiTheme="minorHAnsi" w:cstheme="minorBidi"/>
        </w:rPr>
        <w:commentReference w:id="33"/>
      </w:r>
      <w:r w:rsidR="00515CDD" w:rsidRPr="00524172">
        <w:t>Daily survival</w:t>
      </w:r>
      <w:r w:rsidR="008F0D91">
        <w:t xml:space="preserve"> in</w:t>
      </w:r>
      <w:r w:rsidR="00515CDD" w:rsidRPr="00524172">
        <w:t xml:space="preserve"> </w:t>
      </w:r>
      <w:r w:rsidR="00BB666A" w:rsidRPr="00524172">
        <w:t>exclosure</w:t>
      </w:r>
      <w:r w:rsidR="00515CDD" w:rsidRPr="00524172">
        <w:t xml:space="preserve"> cages </w:t>
      </w:r>
      <w:r w:rsidR="008F0D91">
        <w:t xml:space="preserve">without predators </w:t>
      </w:r>
      <w:r w:rsidR="00515CDD" w:rsidRPr="00524172">
        <w:t>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xml:space="preserve">. In addition, </w:t>
      </w:r>
      <w:r w:rsidR="00BB666A" w:rsidRPr="00524172">
        <w:lastRenderedPageBreak/>
        <w:t>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05297E78" w14:textId="374594B1" w:rsidR="00004CAC"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000B6982">
        <w:t xml:space="preserve">parameter </w:t>
      </w:r>
      <w:r w:rsidRPr="00524172">
        <w:rPr>
          <w:i/>
          <w:iCs/>
        </w:rPr>
        <w:t>p</w:t>
      </w:r>
      <w:r w:rsidR="000B6982">
        <w:rPr>
          <w:i/>
          <w:iCs/>
        </w:rPr>
        <w:t>-values</w:t>
      </w:r>
      <w:r w:rsidRPr="00524172">
        <w:t xml:space="preserve"> &gt; </w:t>
      </w:r>
      <w:commentRangeStart w:id="34"/>
      <w:r w:rsidRPr="00524172">
        <w:t>0.05</w:t>
      </w:r>
      <w:commentRangeEnd w:id="34"/>
      <w:r w:rsidR="000B6982">
        <w:rPr>
          <w:rStyle w:val="CommentReference"/>
          <w:rFonts w:asciiTheme="minorHAnsi" w:hAnsiTheme="minorHAnsi" w:cstheme="minorBidi"/>
        </w:rPr>
        <w:commentReference w:id="34"/>
      </w:r>
      <w:r w:rsidRPr="00524172">
        <w:t>). Therefore, we interpreted only the</w:t>
      </w:r>
      <w:r w:rsidR="000B6982">
        <w:t xml:space="preserve"> meaning of the size and season </w:t>
      </w:r>
      <w:r w:rsidRPr="00524172">
        <w:t xml:space="preserve">parameters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r w:rsidR="006F43FD">
        <w:t xml:space="preserve">  </w:t>
      </w:r>
    </w:p>
    <w:p w14:paraId="02B5CC1A" w14:textId="0D6F4B95" w:rsidR="006F43FD" w:rsidRDefault="006F43FD" w:rsidP="00524172">
      <w:pPr>
        <w:pStyle w:val="NATESTYLE1CommonCollege"/>
        <w:spacing w:after="240"/>
        <w:jc w:val="both"/>
      </w:pPr>
      <w:r>
        <w:t>Tethering results from the juveniles placed in the WCA</w:t>
      </w:r>
      <w:r w:rsidR="006B06C1">
        <w:t xml:space="preserve"> sloughs…</w:t>
      </w:r>
    </w:p>
    <w:p w14:paraId="4DE48683" w14:textId="77777777" w:rsidR="006F43FD" w:rsidRPr="00524172" w:rsidRDefault="006F43FD" w:rsidP="00524172">
      <w:pPr>
        <w:pStyle w:val="NATESTYLE1CommonCollege"/>
        <w:spacing w:after="240"/>
        <w:jc w:val="both"/>
      </w:pPr>
    </w:p>
    <w:p w14:paraId="18E0B206" w14:textId="06F639A4" w:rsidR="00004CAC" w:rsidRPr="00524172" w:rsidRDefault="00B260FD" w:rsidP="00524172">
      <w:pPr>
        <w:pStyle w:val="NATESTYLE1CommonCollege"/>
        <w:spacing w:after="240"/>
        <w:jc w:val="both"/>
      </w:pPr>
      <w:r w:rsidRPr="00524172">
        <w:tab/>
      </w:r>
      <w:commentRangeStart w:id="35"/>
      <w:r w:rsidRPr="00524172">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lastRenderedPageBreak/>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commentRangeEnd w:id="35"/>
      <w:r w:rsidR="006F43FD">
        <w:rPr>
          <w:rStyle w:val="CommentReference"/>
          <w:rFonts w:asciiTheme="minorHAnsi" w:hAnsiTheme="minorHAnsi" w:cstheme="minorBidi"/>
        </w:rPr>
        <w:commentReference w:id="35"/>
      </w:r>
    </w:p>
    <w:p w14:paraId="11D397B0" w14:textId="47DA5165" w:rsidR="00004CAC" w:rsidRPr="00524172" w:rsidRDefault="00233E90" w:rsidP="00C6515F">
      <w:pPr>
        <w:pStyle w:val="NATESTYLE1CommonCollege"/>
        <w:spacing w:before="240" w:after="240"/>
        <w:ind w:firstLine="720"/>
        <w:jc w:val="both"/>
      </w:pPr>
      <w:r>
        <w:t>Size-specific growth r</w:t>
      </w:r>
      <w:r w:rsidR="00CD5B5D">
        <w:t>ates in the wet season</w:t>
      </w:r>
      <w:r w:rsidR="006B06C1">
        <w:t xml:space="preserve"> (month)</w:t>
      </w:r>
      <w:r w:rsidR="00CD5B5D">
        <w:t xml:space="preserve"> were greater than those in the dry season (</w:t>
      </w:r>
      <w:r w:rsidR="006B06C1">
        <w:t xml:space="preserve">month, </w:t>
      </w:r>
      <w:r w:rsidR="00CD5B5D">
        <w:t>Figure 3)</w:t>
      </w:r>
      <w:r w:rsidR="0067711E">
        <w:t>. Water temperatures were also warmer in the wet season than in the dry season (Figure 3).</w:t>
      </w:r>
      <w:r w:rsidR="006B06C1">
        <w:t xml:space="preserve"> Seasonal growth measurements in the WCA sloughs showed qualitatively similar patterns with higher growth in the wet season and lower growth rates in the dry season.</w:t>
      </w:r>
    </w:p>
    <w:bookmarkEnd w:id="31"/>
    <w:p w14:paraId="7B95B5AB" w14:textId="2C70B1A1" w:rsidR="00004CAC" w:rsidRPr="00C6515F" w:rsidRDefault="00B260FD" w:rsidP="00C6515F">
      <w:pPr>
        <w:pStyle w:val="Heading2"/>
      </w:pPr>
      <w:r w:rsidRPr="00524172">
        <w:t>Seasonal Population</w:t>
      </w:r>
      <w:r w:rsidR="003244F7">
        <w:t>-</w:t>
      </w:r>
      <w:r w:rsidRPr="00524172">
        <w:t>Level Effects</w:t>
      </w:r>
    </w:p>
    <w:p w14:paraId="2F53949F" w14:textId="2C4AF69A" w:rsidR="00004CAC" w:rsidRPr="00524172" w:rsidRDefault="00B260FD" w:rsidP="00524172">
      <w:pPr>
        <w:pStyle w:val="NATESTYLE1CommonCollege"/>
        <w:spacing w:after="240"/>
        <w:jc w:val="both"/>
      </w:pPr>
      <w:bookmarkStart w:id="36" w:name="_Hlk98959510"/>
      <w:r w:rsidRPr="00524172">
        <w:tab/>
      </w:r>
      <w:r w:rsidR="006D7996">
        <w:t xml:space="preserve">There was considerable </w:t>
      </w:r>
      <w:r w:rsidR="00712733">
        <w:t>variation</w:t>
      </w:r>
      <w:r w:rsidR="0044495A">
        <w:t xml:space="preserve"> in</w:t>
      </w:r>
      <w:r w:rsidR="006D7996">
        <w:t xml:space="preserve"> the measured survival and growth </w:t>
      </w:r>
      <w:r w:rsidR="00D30F67">
        <w:t>parameters across sites, seasons, and with or without natural predator regimes</w:t>
      </w:r>
      <w:r w:rsidR="0044495A">
        <w:t xml:space="preserve"> (Figure 4C)</w:t>
      </w:r>
      <w:r w:rsidR="00D30F67">
        <w:t>.</w:t>
      </w:r>
      <w:r w:rsidR="0044495A">
        <w:t xml:space="preserve"> </w:t>
      </w:r>
      <w:r w:rsidRPr="00524172">
        <w:t xml:space="preserve"> </w:t>
      </w:r>
      <w:commentRangeStart w:id="37"/>
      <w:r w:rsidR="000E4D60">
        <w:t>S</w:t>
      </w:r>
      <w:r w:rsidR="00385A85">
        <w:t>urvival was much higher with</w:t>
      </w:r>
      <w:r w:rsidR="0094600B">
        <w:t xml:space="preserve"> excluded</w:t>
      </w:r>
      <w:r w:rsidR="000F554B">
        <w:t xml:space="preserve"> </w:t>
      </w:r>
      <w:r w:rsidR="00385A85">
        <w:t>predator</w:t>
      </w:r>
      <w:r w:rsidR="0094600B">
        <w:t>s</w:t>
      </w:r>
      <w:r w:rsidR="00385A85">
        <w:t xml:space="preserve"> than with</w:t>
      </w:r>
      <w:r w:rsidR="00844A24">
        <w:t xml:space="preserve"> predator</w:t>
      </w:r>
      <w:r w:rsidR="0094600B">
        <w:t>s</w:t>
      </w:r>
      <w:r w:rsidR="00844A24">
        <w:t xml:space="preserve"> </w:t>
      </w:r>
      <w:r w:rsidR="000E4D60">
        <w:t>regardless</w:t>
      </w:r>
      <w:r w:rsidR="00385A85">
        <w:t xml:space="preserve"> of </w:t>
      </w:r>
      <w:r w:rsidR="0040403D">
        <w:t>site or season</w:t>
      </w:r>
      <w:r w:rsidR="006F7964">
        <w:t xml:space="preserve"> (Figure 4C).  </w:t>
      </w:r>
      <w:commentRangeEnd w:id="37"/>
      <w:r w:rsidR="00C8015E">
        <w:rPr>
          <w:rStyle w:val="CommentReference"/>
          <w:rFonts w:asciiTheme="minorHAnsi" w:hAnsiTheme="minorHAnsi" w:cstheme="minorBidi"/>
        </w:rPr>
        <w:commentReference w:id="37"/>
      </w:r>
      <w:r w:rsidR="000F554B">
        <w:t>H</w:t>
      </w:r>
      <w:r w:rsidR="006F7964">
        <w:t xml:space="preserve">igh survival without </w:t>
      </w:r>
      <w:r w:rsidR="00844A24">
        <w:t xml:space="preserve">natural </w:t>
      </w:r>
      <w:r w:rsidR="006F7964">
        <w:t>predator</w:t>
      </w:r>
      <w:r w:rsidR="00844A24">
        <w:t xml:space="preserve"> </w:t>
      </w:r>
      <w:r w:rsidR="00D345DB">
        <w:t>assemblages</w:t>
      </w:r>
      <w:r w:rsidR="006F7964">
        <w:t xml:space="preserve"> </w:t>
      </w:r>
      <w:r w:rsidR="00D345DB">
        <w:t>predicted a growing p</w:t>
      </w:r>
      <w:r w:rsidR="0040403D">
        <w:t>opulation</w:t>
      </w:r>
      <w:r w:rsidR="006F7964">
        <w:t xml:space="preserve"> regardless of</w:t>
      </w:r>
      <w:r w:rsidR="00852BA0">
        <w:t xml:space="preserve"> the </w:t>
      </w:r>
      <w:r w:rsidR="006F7964">
        <w:t>season</w:t>
      </w:r>
      <w:r w:rsidR="00821F82">
        <w:t xml:space="preserve"> </w:t>
      </w:r>
      <w:r w:rsidR="000E4D60">
        <w:t>(Figure 4C)</w:t>
      </w:r>
      <w:r w:rsidR="00385A85">
        <w:t>.</w:t>
      </w:r>
      <w:r w:rsidRPr="00524172">
        <w:t xml:space="preserve"> </w:t>
      </w:r>
      <w:bookmarkEnd w:id="36"/>
      <w:r w:rsidR="000F554B">
        <w:t xml:space="preserve"> </w:t>
      </w:r>
      <w:r w:rsidR="004810FA">
        <w:t>With natural predator regimes, the dry season had lower survival and lower growth rates which resulted in decreasing populations regardless of site (Figure 4C).  In contrast, the wet season had higher survival rates and lower growth rates which resulted in replacement</w:t>
      </w:r>
      <w:r w:rsidR="000B4CC1">
        <w:t xml:space="preserve"> (LILA and </w:t>
      </w:r>
      <w:commentRangeStart w:id="38"/>
      <w:r w:rsidR="000B4CC1">
        <w:t>WCA03</w:t>
      </w:r>
      <w:commentRangeEnd w:id="38"/>
      <w:r w:rsidR="00774E42">
        <w:rPr>
          <w:rStyle w:val="CommentReference"/>
          <w:rFonts w:asciiTheme="minorHAnsi" w:hAnsiTheme="minorHAnsi" w:cstheme="minorBidi"/>
        </w:rPr>
        <w:commentReference w:id="38"/>
      </w:r>
      <w:r w:rsidR="000B4CC1">
        <w:t>)</w:t>
      </w:r>
      <w:r w:rsidR="004810FA">
        <w:t xml:space="preserve"> or growing populations</w:t>
      </w:r>
      <w:r w:rsidR="000B4CC1">
        <w:t xml:space="preserve"> (WCA02; </w:t>
      </w:r>
      <w:r w:rsidR="004810FA">
        <w:t xml:space="preserve">Figure 4C). </w:t>
      </w:r>
      <w:r w:rsidR="00A30AEB">
        <w:t xml:space="preserve"> The WCA had larger growth rates than those i</w:t>
      </w:r>
      <w:r w:rsidR="00073E07">
        <w:t xml:space="preserve">n LILA (Figure 4C).  Although, wet season survival and growth rates were higher than in the dry season, the combined effects weighted by seasonal differences in reproduction </w:t>
      </w:r>
      <w:r w:rsidR="009F4DC2">
        <w:t>resulted in declining populations</w:t>
      </w:r>
      <w:r w:rsidR="00025C85">
        <w:t xml:space="preserve">, except for WCA02 which only overlapped the optimized </w:t>
      </w:r>
      <w:r w:rsidR="00AB2515">
        <w:t>isocline (Figure 4C).</w:t>
      </w:r>
    </w:p>
    <w:p w14:paraId="53B1B07C" w14:textId="3B742FA8" w:rsidR="00B260FD" w:rsidRDefault="00B260FD" w:rsidP="00C6515F">
      <w:pPr>
        <w:pStyle w:val="Heading1"/>
      </w:pPr>
      <w:r w:rsidRPr="00524172">
        <w:t>Discussion</w:t>
      </w:r>
    </w:p>
    <w:p w14:paraId="79806724" w14:textId="73F7D197" w:rsidR="00004CAC" w:rsidRPr="00524172" w:rsidRDefault="00B260FD" w:rsidP="00524172">
      <w:pPr>
        <w:pStyle w:val="NATESTYLE1CommonCollege"/>
        <w:spacing w:after="240"/>
      </w:pPr>
      <w:bookmarkStart w:id="39" w:name="_Hlk98959567"/>
      <w:r w:rsidRPr="00524172">
        <w:t>The population model simulations provided zero growth isoclines showing the interactive effects of individual growth and survival.</w:t>
      </w:r>
      <w:r w:rsidR="00004CAC">
        <w:t xml:space="preserve"> </w:t>
      </w:r>
      <w:r w:rsidR="00FD6AF5" w:rsidRPr="00524172">
        <w:t xml:space="preserve">Independent </w:t>
      </w:r>
      <w:r w:rsidR="00C42F62" w:rsidRPr="00524172">
        <w:t>measured</w:t>
      </w:r>
      <w:r w:rsidRPr="00524172">
        <w:t xml:space="preserve"> parameters measured </w:t>
      </w:r>
      <w:r w:rsidR="00FD6AF5" w:rsidRPr="00524172">
        <w:t>from the</w:t>
      </w:r>
      <w:r w:rsidRPr="00524172">
        <w:t xml:space="preserve"> field </w:t>
      </w:r>
      <w:r w:rsidRPr="00524172">
        <w:lastRenderedPageBreak/>
        <w:t>provided theoretical predictions that could produce novel insights about population limitation.</w:t>
      </w:r>
      <w:r w:rsidR="00004CAC">
        <w:t xml:space="preserve"> </w:t>
      </w:r>
      <w:r w:rsidRPr="00524172">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40" w:name="_Hlk98959603"/>
      <w:bookmarkEnd w:id="39"/>
      <w:r w:rsidRPr="00524172">
        <w:t xml:space="preserve">Seasons affecting survival </w:t>
      </w:r>
    </w:p>
    <w:p w14:paraId="6D15ED4F" w14:textId="18947EBC" w:rsidR="00004CAC" w:rsidRPr="00524172" w:rsidRDefault="0095373A" w:rsidP="00C6515F">
      <w:pPr>
        <w:pStyle w:val="NATESTYLE1CommonCollege"/>
        <w:spacing w:after="240"/>
        <w:ind w:firstLine="720"/>
        <w:jc w:val="both"/>
      </w:pPr>
      <w:bookmarkStart w:id="41" w:name="_Hlk98959647"/>
      <w:bookmarkEnd w:id="40"/>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4553AA">
        <w:t xml:space="preserve"> </w:t>
      </w:r>
      <w:r w:rsidR="00BC1534" w:rsidRPr="00524172">
        <w:fldChar w:fldCharType="begin" w:fldLock="1"/>
      </w:r>
      <w:r w:rsidR="00942462">
        <w:instrText xml:space="preserve"> ADDIN ZOTERO_ITEM CSL_CITATION {"citationID":"NfTAc00B","properties":{"formattedCitation":"(Drumheller et al., 2022; Gutierre et al., 2019)","plainCitation":"(Drumheller et al., 2022; Gutierre et al., 2019)","noteIndex":0},"citationItems":[{"id":"8UtNXBJq/xUAMSeo7","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8UtNXBJq/2zHotbU3","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B41503" w:rsidRPr="00B41503">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942462">
        <w:instrText xml:space="preserve"> ADDIN ZOTERO_ITEM CSL_CITATION {"citationID":"gB7TAJrp","properties":{"formattedCitation":"(Baker &amp; Waltham, 2020)","plainCitation":"(Baker &amp; Waltham, 2020)","noteIndex":0},"citationItems":[{"id":"8UtNXBJq/H3yMMwvI","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B41503" w:rsidRPr="00B41503">
        <w:t>(Baker &amp; Waltham, 2020)</w:t>
      </w:r>
      <w:r w:rsidR="00BC1534" w:rsidRPr="00524172">
        <w:fldChar w:fldCharType="end"/>
      </w:r>
      <w:r w:rsidR="00A953C9" w:rsidRPr="00524172">
        <w:t xml:space="preserve">, tethering offered the only feasible method for studying the </w:t>
      </w:r>
      <w:r w:rsidR="003D10D1" w:rsidRPr="00524172">
        <w:t xml:space="preserve">survival rates of </w:t>
      </w:r>
      <w:r w:rsidR="003D10D1" w:rsidRPr="00524172">
        <w:lastRenderedPageBreak/>
        <w:t>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AC3917">
        <w:t xml:space="preserve"> </w:t>
      </w:r>
      <w:r w:rsidR="002F364A" w:rsidRPr="00524172">
        <w:fldChar w:fldCharType="begin" w:fldLock="1"/>
      </w:r>
      <w:r w:rsidR="00942462">
        <w:instrText xml:space="preserve"> ADDIN ZOTERO_ITEM CSL_CITATION {"citationID":"Z5quU9rb","properties":{"formattedCitation":"(Snyder &amp; Snyder, 1971)","plainCitation":"(Snyder &amp; Snyder, 1971)","noteIndex":0},"citationItems":[{"id":"8UtNXBJq/UFn9bSOo","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B41503" w:rsidRPr="00B41503">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942462">
        <w:instrText xml:space="preserve"> ADDIN ZOTERO_ITEM CSL_CITATION {"citationID":"l1ZAXJAC","properties":{"formattedCitation":"(Siegfried et al., 2022)","plainCitation":"(Siegfried et al., 2022)","noteIndex":0},"citationItems":[{"id":"8UtNXBJq/af6WMgms","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B41503" w:rsidRPr="00B41503">
        <w:t>(Siegfried et al., 2022)</w:t>
      </w:r>
      <w:r w:rsidR="0091536A" w:rsidRPr="00524172">
        <w:fldChar w:fldCharType="end"/>
      </w:r>
      <w:r w:rsidR="0091536A" w:rsidRPr="00524172">
        <w:t xml:space="preserve"> </w:t>
      </w:r>
      <w:r w:rsidR="00241151" w:rsidRPr="00524172">
        <w:t xml:space="preserve">which </w:t>
      </w:r>
      <w:r w:rsidR="00A63CAF">
        <w:t>we were</w:t>
      </w:r>
      <w:r w:rsidR="00141662" w:rsidRPr="00524172">
        <w:t xml:space="preserve"> </w:t>
      </w:r>
      <w:r w:rsidR="00241151" w:rsidRPr="00524172">
        <w:t>unable to quantify through tethering. Nevertheless, the cost of retracting into the shell would only exacerbate the effects that predators have on the populations.</w:t>
      </w:r>
    </w:p>
    <w:p w14:paraId="209F14CE" w14:textId="5F541FAF" w:rsidR="00004CAC" w:rsidRPr="00524172" w:rsidRDefault="008D4B55" w:rsidP="00C6515F">
      <w:pPr>
        <w:pStyle w:val="NATESTYLE1CommonCollege"/>
        <w:spacing w:after="240"/>
        <w:ind w:firstLine="720"/>
        <w:jc w:val="both"/>
      </w:pPr>
      <w:r>
        <w:t>Our</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942462">
        <w:rPr>
          <w:noProof/>
        </w:rPr>
        <w:instrText xml:space="preserve"> ADDIN ZOTERO_ITEM CSL_CITATION {"citationID":"m236GnbK","properties":{"formattedCitation":"(Vi\\uc0\\u241{}als-Domingo et al., 2020)","plainCitation":"(Viñals-Domingo et al., 2020)","noteIndex":0},"citationItems":[{"id":"8UtNXBJq/VdLh1Z1E","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B41503" w:rsidRPr="00B41503">
        <w:t>(Viñals-Domingo et al., 2020)</w:t>
      </w:r>
      <w:r w:rsidR="00E91B98">
        <w:rPr>
          <w:noProof/>
        </w:rPr>
        <w:fldChar w:fldCharType="end"/>
      </w:r>
      <w:r w:rsidR="0060633A" w:rsidRPr="00524172">
        <w:t xml:space="preserve">, and </w:t>
      </w:r>
      <w:r>
        <w:t>our</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00141662" w:rsidRPr="00524172">
        <w:t>-</w:t>
      </w:r>
      <w:r w:rsidR="0000139B" w:rsidRPr="00524172">
        <w:t xml:space="preserve">dependent </w:t>
      </w:r>
      <w:r w:rsidR="004116AE" w:rsidRPr="00524172">
        <w:t>survival</w:t>
      </w:r>
      <w:r w:rsidR="0000139B" w:rsidRPr="00524172">
        <w:t>.</w:t>
      </w:r>
      <w:r w:rsidR="00004CAC">
        <w:t xml:space="preserve"> </w:t>
      </w:r>
      <w:r w:rsidR="003B6BCE">
        <w:t>We</w:t>
      </w:r>
      <w:r w:rsidR="000075D2" w:rsidRPr="00524172">
        <w:t xml:space="preserve"> found that survival in the dry season was</w:t>
      </w:r>
      <w:r w:rsidR="00141662" w:rsidRPr="00524172">
        <w:t xml:space="preserve"> size-dependent</w:t>
      </w:r>
      <w:r w:rsidR="007A4B20" w:rsidRPr="00524172">
        <w:t xml:space="preserve"> but was size</w:t>
      </w:r>
      <w:r w:rsidR="00141662"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164614">
        <w:t>Our</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942462">
        <w:instrText xml:space="preserve"> ADDIN ZOTERO_ITEM CSL_CITATION {"citationID":"Kqcb9K7c","properties":{"formattedCitation":"(Pomacea Project, 2013)","plainCitation":"(Pomacea Project, 2013)","noteIndex":0},"citationItems":[{"id":"8UtNXBJq/poztJ2OW","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B41503" w:rsidRPr="00B41503">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t>
      </w:r>
      <w:r w:rsidR="0082163E">
        <w:t>season-dependent</w:t>
      </w:r>
      <w:r w:rsidR="00674544">
        <w:t xml:space="preserve"> survival in the Everglades as well. Specifically, in the wet season of 2022, we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w:t>
      </w:r>
      <w:r w:rsidR="008F2C4D" w:rsidRPr="00524172">
        <w:lastRenderedPageBreak/>
        <w:t xml:space="preserve">can be </w:t>
      </w:r>
      <w:r w:rsidR="008E0BE4" w:rsidRPr="00524172">
        <w:t>explained by</w:t>
      </w:r>
      <w:r w:rsidR="008F2C4D" w:rsidRPr="00524172">
        <w:t xml:space="preserve"> variation 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7B3A71">
        <w:t>we</w:t>
      </w:r>
      <w:r w:rsidR="008E0BE4" w:rsidRPr="00524172">
        <w:t xml:space="preserve">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C026B7">
        <w:t>we</w:t>
      </w:r>
      <w:r w:rsidR="00F23AE4" w:rsidRPr="00524172">
        <w:t xml:space="preserve"> </w:t>
      </w:r>
      <w:r w:rsidR="00C026B7">
        <w:t>relied</w:t>
      </w:r>
      <w:r w:rsidR="00F23AE4" w:rsidRPr="00524172">
        <w:t xml:space="preserv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w:t>
      </w:r>
      <w:r w:rsidR="001127E3">
        <w:t xml:space="preserve">energetically a </w:t>
      </w:r>
      <w:r w:rsidR="006B0786" w:rsidRPr="00524172">
        <w:t xml:space="preserve">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942462">
        <w:instrText xml:space="preserve"> ADDIN ZOTERO_ITEM CSL_CITATION {"citationID":"WqwrVU9i","properties":{"formattedCitation":"(Falvo et al., 2019; Jacquemyn et al., 2010; Reusch et al., 2019)","plainCitation":"(Falvo et al., 2019; Jacquemyn et al., 2010; Reusch et al., 2019)","noteIndex":0},"citationItems":[{"id":"8UtNXBJq/lsKiDcBq","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8UtNXBJq/rP9b352Q","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8UtNXBJq/6C7q72tp","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B41503" w:rsidRPr="00B41503">
        <w:t>(Falvo et al., 2019; Jacquemyn et al., 2010; Reusch et al., 2019)</w:t>
      </w:r>
      <w:r w:rsidR="004116AE" w:rsidRPr="00524172">
        <w:fldChar w:fldCharType="end"/>
      </w:r>
      <w:r w:rsidR="0034743F" w:rsidRPr="00524172">
        <w:t>, the majority of seasonal studies explain differing survival rates through abiotic stress</w:t>
      </w:r>
      <w:r w:rsidR="00A150E8">
        <w:t xml:space="preserve"> </w:t>
      </w:r>
      <w:r w:rsidR="00E56059">
        <w:fldChar w:fldCharType="begin" w:fldLock="1"/>
      </w:r>
      <w:r w:rsidR="00942462">
        <w:instrText xml:space="preserve"> ADDIN ZOTERO_ITEM CSL_CITATION {"citationID":"ysIxmnyv","properties":{"formattedCitation":"(Hoxmeier &amp; Dieterman, 2013; Reusch et al., 2019; Schroder, 2012)","plainCitation":"(Hoxmeier &amp; Dieterman, 2013; Reusch et al., 2019; Schroder, 2012)","noteIndex":0},"citationItems":[{"id":"8UtNXBJq/vSTsAYAs","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8UtNXBJq/MsToflez","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8UtNXBJq/lsKiDcBq","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B41503" w:rsidRPr="00B41503">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3B6BCE">
        <w:t>our</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150E8">
        <w:t xml:space="preserve"> </w:t>
      </w:r>
      <w:r w:rsidR="00AA768C" w:rsidRPr="00524172">
        <w:fldChar w:fldCharType="begin" w:fldLock="1"/>
      </w:r>
      <w:r w:rsidR="00942462">
        <w:instrText xml:space="preserve"> ADDIN ZOTERO_ITEM CSL_CITATION {"citationID":"GHe70a8f","properties":{"formattedCitation":"(Bauwens &amp; Claus, 2019; Carlson et al., 2008)","plainCitation":"(Bauwens &amp; Claus, 2019; Carlson et al., 2008)","noteIndex":0},"citationItems":[{"id":"8UtNXBJq/JFlq6MYV","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8UtNXBJq/edNyyJrg","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B41503" w:rsidRPr="00B41503">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42" w:name="_Hlk98959690"/>
      <w:bookmarkEnd w:id="41"/>
      <w:r w:rsidRPr="00524172">
        <w:lastRenderedPageBreak/>
        <w:t>Populations Growth</w:t>
      </w:r>
    </w:p>
    <w:p w14:paraId="57BA91EF" w14:textId="2122118F" w:rsidR="00004CAC" w:rsidRPr="00524172" w:rsidRDefault="00701A1C" w:rsidP="003C0045">
      <w:pPr>
        <w:pStyle w:val="NATESTYLE1CommonCollege"/>
        <w:spacing w:before="240" w:after="240"/>
        <w:ind w:firstLine="720"/>
        <w:jc w:val="both"/>
      </w:pPr>
      <w:bookmarkStart w:id="43" w:name="_Hlk98959713"/>
      <w:bookmarkEnd w:id="42"/>
      <w:r w:rsidRPr="00524172">
        <w:t>The stark contrast between population growth status in and out of the presence of natural predator assemblages indicates that populations of the Florida Apple Snail are predator limited</w:t>
      </w:r>
      <w:r w:rsidR="006E0875">
        <w:t xml:space="preserve">, but the wide variation in growth rates across sites </w:t>
      </w:r>
      <w:r w:rsidR="00B85EE8">
        <w:t>suggest that phosphorus conditions may mediate the strength of predator limitation</w:t>
      </w:r>
      <w:r w:rsidRPr="00524172">
        <w:t>.</w:t>
      </w:r>
      <w:r w:rsidR="005B443B">
        <w:t xml:space="preserve">  This is consistent with experimental manipulations of phosphorus that were shown to mediate Florida Apple Snail survival in the presence of crayfish (Davidson &amp; Dorn, 2018)</w:t>
      </w:r>
      <w:r w:rsidR="00D70876">
        <w:t>.</w:t>
      </w:r>
      <w:r w:rsidR="00004CAC">
        <w:t xml:space="preserve"> </w:t>
      </w:r>
      <w:r w:rsidR="00955E6D">
        <w:t xml:space="preserve">Within in the everglades </w:t>
      </w:r>
      <w:r w:rsidR="003B43BE">
        <w:t xml:space="preserve">periphyton total phosphorus can range anywhere between </w:t>
      </w:r>
      <w:r w:rsidR="003B43BE" w:rsidRPr="00524172">
        <w:t>30-1000 µg·g</w:t>
      </w:r>
      <w:r w:rsidR="003B43BE" w:rsidRPr="00E56059">
        <w:rPr>
          <w:vertAlign w:val="superscript"/>
        </w:rPr>
        <w:t>-1</w:t>
      </w:r>
      <w:r w:rsidR="001E1C2C">
        <w:rPr>
          <w:vertAlign w:val="superscript"/>
        </w:rPr>
        <w:t xml:space="preserve"> </w:t>
      </w:r>
      <w:r w:rsidR="001E1C2C" w:rsidRPr="001E1C2C">
        <w:t>(</w:t>
      </w:r>
      <w:r w:rsidR="001E1C2C">
        <w:t>Gaiser et al., 2011)</w:t>
      </w:r>
      <w:r w:rsidR="003C0045" w:rsidRPr="003C0045">
        <w:rPr>
          <w:vertAlign w:val="subscript"/>
        </w:rPr>
        <w:t>,</w:t>
      </w:r>
      <w:r w:rsidR="008B1681">
        <w:t xml:space="preserve"> </w:t>
      </w:r>
      <w:r w:rsidR="00F14D6E">
        <w:t xml:space="preserve">and periphyton total phosphorus conditions during the wet season in this study averaged </w:t>
      </w:r>
      <w:r w:rsidR="000A3465">
        <w:t>1</w:t>
      </w:r>
      <w:r w:rsidR="004A611D">
        <w:t>04</w:t>
      </w:r>
      <w:r w:rsidR="000A3465">
        <w:t>.</w:t>
      </w:r>
      <w:r w:rsidR="002F0C33">
        <w:t>6</w:t>
      </w:r>
      <w:r w:rsidR="000A3465">
        <w:t xml:space="preserve"> </w:t>
      </w:r>
      <w:r w:rsidR="000A3465" w:rsidRPr="00524172">
        <w:t>µg·g</w:t>
      </w:r>
      <w:r w:rsidR="000A3465" w:rsidRPr="00E56059">
        <w:rPr>
          <w:vertAlign w:val="superscript"/>
        </w:rPr>
        <w:t>-1</w:t>
      </w:r>
      <w:r w:rsidR="00F12CE6">
        <w:t xml:space="preserve">, </w:t>
      </w:r>
      <w:r w:rsidR="008479DA">
        <w:t>121.</w:t>
      </w:r>
      <w:r w:rsidR="00340387">
        <w:t xml:space="preserve">9 </w:t>
      </w:r>
      <w:r w:rsidR="00340387" w:rsidRPr="00524172">
        <w:t>µg·g</w:t>
      </w:r>
      <w:r w:rsidR="00340387" w:rsidRPr="00E56059">
        <w:rPr>
          <w:vertAlign w:val="superscript"/>
        </w:rPr>
        <w:t>-1</w:t>
      </w:r>
      <w:r w:rsidR="00340387">
        <w:t xml:space="preserve">, and 410.8 </w:t>
      </w:r>
      <w:r w:rsidR="00340387" w:rsidRPr="00524172">
        <w:t>µg·g</w:t>
      </w:r>
      <w:r w:rsidR="00340387" w:rsidRPr="00E56059">
        <w:rPr>
          <w:vertAlign w:val="superscript"/>
        </w:rPr>
        <w:t>-1</w:t>
      </w:r>
      <w:r w:rsidR="00F770E4">
        <w:t xml:space="preserve"> in LILA, WCA03, and WCA02, respectively.</w:t>
      </w:r>
      <w:r w:rsidR="00340387">
        <w:t xml:space="preserve"> </w:t>
      </w:r>
      <w:r w:rsidR="003C0045">
        <w:t xml:space="preserve"> </w:t>
      </w:r>
      <w:r w:rsidR="007E4F32">
        <w:t>Consistent with the total phosphorus levels, w</w:t>
      </w:r>
      <w:r w:rsidR="007465B3">
        <w:t xml:space="preserve">et season growth rates </w:t>
      </w:r>
      <w:r w:rsidR="007E4F32">
        <w:t>were lowest in LILA, intermediate in WCA03 and highest in WCA02</w:t>
      </w:r>
      <w:r w:rsidR="00455CF1">
        <w:t xml:space="preserve">; </w:t>
      </w:r>
      <w:r w:rsidR="006909B3">
        <w:t>similarly,</w:t>
      </w:r>
      <w:r w:rsidR="00455CF1">
        <w:t xml:space="preserve"> growth rates were lower in LILA than in WCA02 in the dry season</w:t>
      </w:r>
      <w:r w:rsidR="005308AC">
        <w:t xml:space="preserve"> (Figure 4C)</w:t>
      </w:r>
      <w:r w:rsidR="007E4F32">
        <w:t xml:space="preserve">. </w:t>
      </w:r>
      <w:r w:rsidR="00DF62F5">
        <w:t>Interestingly, t</w:t>
      </w:r>
      <w:r w:rsidR="008820FC">
        <w:t>he</w:t>
      </w:r>
      <w:r w:rsidR="00C54F60">
        <w:t xml:space="preserve"> only </w:t>
      </w:r>
      <w:r w:rsidR="009853B0">
        <w:t>conditions</w:t>
      </w:r>
      <w:r w:rsidR="00C54F60">
        <w:t xml:space="preserve"> that predicted increasing snail populations was for the wet season in WCA02 (Figure 4C</w:t>
      </w:r>
      <w:r w:rsidR="00910D90">
        <w:t>).</w:t>
      </w:r>
      <w:r w:rsidR="00C72622">
        <w:t xml:space="preserve"> </w:t>
      </w:r>
      <w:r w:rsidR="00C54F60">
        <w:t xml:space="preserve"> </w:t>
      </w:r>
      <w:r w:rsidR="00C72622">
        <w:t xml:space="preserve">If growth </w:t>
      </w:r>
      <w:r w:rsidR="00DF62F5">
        <w:t>rates of the Florida Apple Snail continue to increase even in h</w:t>
      </w:r>
      <w:r w:rsidR="008820FC">
        <w:t>abitats</w:t>
      </w:r>
      <w:r w:rsidR="008820FC" w:rsidRPr="00524172">
        <w:t xml:space="preserve"> in the Everglades within upper ranges of periphyton total phosphorus</w:t>
      </w:r>
      <w:r w:rsidR="007D68BC">
        <w:t>, then populations likely</w:t>
      </w:r>
      <w:r w:rsidR="008820FC" w:rsidRPr="00524172">
        <w:t xml:space="preserve"> could withstand low survival</w:t>
      </w:r>
      <w:r w:rsidR="007D68BC">
        <w:t>.</w:t>
      </w:r>
      <w:r w:rsidR="00AC4A53">
        <w:t xml:space="preserve"> </w:t>
      </w:r>
    </w:p>
    <w:p w14:paraId="00D45E4D" w14:textId="610B2F31" w:rsidR="00004CAC" w:rsidRPr="00524172" w:rsidRDefault="000473DE" w:rsidP="00E64D8F">
      <w:pPr>
        <w:pStyle w:val="NATESTYLE1CommonCollege"/>
        <w:spacing w:after="240"/>
        <w:ind w:firstLine="720"/>
        <w:jc w:val="both"/>
      </w:pPr>
      <w:r w:rsidRPr="00524172">
        <w:t>Because snails 10 mm SL exhibited the largest differences in survival between seasons, I primarily focused on studying the effects that predators of snails &lt; 10 mm SL have on populations. 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942462">
        <w:instrText xml:space="preserve"> ADDIN ZOTERO_ITEM CSL_CITATION {"citationID":"7GUtyqYc","properties":{"formattedCitation":"(Snyder &amp; Snyder, 1971; Valentine-Darby et al., 2015)","plainCitation":"(Snyder &amp; Snyder, 1971; Valentine-Darby et al., 2015)","noteIndex":0},"citationItems":[{"id":"8UtNXBJq/fyLGlKZQ","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8UtNXBJq/UFn9bSOo","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B41503" w:rsidRPr="00B41503">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00854B7F">
        <w:t xml:space="preserve"> </w:t>
      </w:r>
      <w:r w:rsidRPr="00524172">
        <w:fldChar w:fldCharType="begin" w:fldLock="1"/>
      </w:r>
      <w:r w:rsidR="00942462">
        <w:instrText xml:space="preserve"> ADDIN ZOTERO_ITEM CSL_CITATION {"citationID":"cub0Hwc9","properties":{"formattedCitation":"(Dalrymple, 1977)","plainCitation":"(Dalrymple, 1977)","noteIndex":0},"citationItems":[{"id":"8UtNXBJq/o946hEyS","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B41503" w:rsidRPr="00B41503">
        <w:t>(Dalrymple, 1977)</w:t>
      </w:r>
      <w:r w:rsidRPr="00524172">
        <w:fldChar w:fldCharType="end"/>
      </w:r>
      <w:r w:rsidRPr="00524172">
        <w:t>.</w:t>
      </w:r>
      <w:r w:rsidR="00004CAC">
        <w:t xml:space="preserve"> </w:t>
      </w:r>
      <w:r w:rsidRPr="00524172">
        <w:t xml:space="preserve">It is plausible that during </w:t>
      </w:r>
      <w:r w:rsidRPr="00524172">
        <w:lastRenderedPageBreak/>
        <w:t>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00574FB1">
        <w:t xml:space="preserve"> </w:t>
      </w:r>
      <w:r w:rsidRPr="00524172">
        <w:fldChar w:fldCharType="begin" w:fldLock="1"/>
      </w:r>
      <w:r w:rsidR="00942462">
        <w:instrText xml:space="preserve"> ADDIN ZOTERO_ITEM CSL_CITATION {"citationID":"quWvthmQ","properties":{"formattedCitation":"(Dorn &amp; Cook, 2015)","plainCitation":"(Dorn &amp; Cook, 2015)","noteIndex":0},"citationItems":[{"id":"8UtNXBJq/E5cRQuQM","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B41503" w:rsidRPr="00B41503">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475E72FC" w14:textId="7FE5FFE9"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942462">
        <w:instrText xml:space="preserve"> ADDIN ZOTERO_ITEM CSL_CITATION {"citationID":"gf1oI9i8","properties":{"formattedCitation":"(Drumheller et al., 2022)","plainCitation":"(Drumheller et al., 2022)","noteIndex":0},"citationItems":[{"id":"8UtNXBJq/2zHotbU3","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B41503" w:rsidRPr="00B41503">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3B6BCE">
        <w:t>Our</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i.e., ridge 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43"/>
    <w:p w14:paraId="084F2725" w14:textId="01E465AE" w:rsidR="00B260FD" w:rsidRDefault="00B260FD" w:rsidP="00C6515F">
      <w:pPr>
        <w:pStyle w:val="Heading1"/>
      </w:pPr>
      <w:r w:rsidRPr="00524172">
        <w:t>Conclusions</w:t>
      </w:r>
    </w:p>
    <w:p w14:paraId="03721F79" w14:textId="58CA7F70" w:rsidR="00004CAC" w:rsidRPr="00524172" w:rsidRDefault="00B260FD" w:rsidP="00524172">
      <w:pPr>
        <w:pStyle w:val="NATESTYLE1CommonCollege"/>
        <w:spacing w:after="240"/>
        <w:jc w:val="both"/>
      </w:pPr>
      <w:bookmarkStart w:id="44" w:name="_Hlk98959771"/>
      <w:r w:rsidRPr="00524172">
        <w:t>While population studies of prey dynamics are common in ecology few studies are combining demographic rates into predictions for empirical examination in space or time.</w:t>
      </w:r>
      <w:r w:rsidR="00004CAC">
        <w:t xml:space="preserve"> </w:t>
      </w:r>
      <w:r w:rsidR="003B6BCE">
        <w:t>Our</w:t>
      </w:r>
      <w:r w:rsidRPr="00524172">
        <w:t xml:space="preserve"> study examined the interaction between growth and survival for populations, rather than just individuals. Seasonal variation in both growth and survival were evident for apple snails in our wetlands, but the results </w:t>
      </w:r>
      <w:r w:rsidRPr="00524172">
        <w:lastRenderedPageBreak/>
        <w:t>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44"/>
    <w:p w14:paraId="3B536BF2" w14:textId="1B00E6D7" w:rsidR="00AE42E6" w:rsidRDefault="00C6515F" w:rsidP="00C6515F">
      <w:pPr>
        <w:pStyle w:val="Heading1"/>
      </w:pPr>
      <w:r>
        <w:t>References</w:t>
      </w:r>
    </w:p>
    <w:p w14:paraId="6ABF90E9" w14:textId="77777777" w:rsidR="00942462" w:rsidRDefault="00F92F46" w:rsidP="00942462">
      <w:pPr>
        <w:pStyle w:val="Bibliography"/>
      </w:pPr>
      <w:r>
        <w:fldChar w:fldCharType="begin"/>
      </w:r>
      <w:r>
        <w:instrText xml:space="preserve"> ADDIN ZOTERO_BIBL {"uncited":[],"omitted":[],"custom":[]} CSL_BIBLIOGRAPHY </w:instrText>
      </w:r>
      <w:r>
        <w:fldChar w:fldCharType="separate"/>
      </w:r>
      <w:r w:rsidR="00942462">
        <w:t xml:space="preserve">Anderson, D. R. (2008). </w:t>
      </w:r>
      <w:r w:rsidR="00942462">
        <w:rPr>
          <w:i/>
          <w:iCs/>
        </w:rPr>
        <w:t>Model based inference in the life sciences: A primer on evidence</w:t>
      </w:r>
      <w:r w:rsidR="00942462">
        <w:t>. Springer, NY. https://doi.org/10.1007/978-0-387-74075-1</w:t>
      </w:r>
    </w:p>
    <w:p w14:paraId="52271E4C" w14:textId="77777777" w:rsidR="00942462" w:rsidRDefault="00942462" w:rsidP="00942462">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41C239C7" w14:textId="77777777" w:rsidR="00942462" w:rsidRDefault="00942462" w:rsidP="00942462">
      <w:pPr>
        <w:pStyle w:val="Bibliography"/>
      </w:pPr>
      <w:r>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532F5DE9" w14:textId="77777777" w:rsidR="00942462" w:rsidRDefault="00942462" w:rsidP="00942462">
      <w:pPr>
        <w:pStyle w:val="Bibliography"/>
      </w:pPr>
      <w:r>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5B328C95" w14:textId="77777777" w:rsidR="00942462" w:rsidRDefault="00942462" w:rsidP="00942462">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3D482145" w14:textId="77777777" w:rsidR="00942462" w:rsidRDefault="00942462" w:rsidP="00942462">
      <w:pPr>
        <w:pStyle w:val="Bibliography"/>
      </w:pPr>
      <w:r>
        <w:lastRenderedPageBreak/>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1331388C" w14:textId="77777777" w:rsidR="00942462" w:rsidRDefault="00942462" w:rsidP="00942462">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62531C96" w14:textId="77777777" w:rsidR="00942462" w:rsidRDefault="00942462" w:rsidP="00942462">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297C9C82" w14:textId="77777777" w:rsidR="00942462" w:rsidRDefault="00942462" w:rsidP="00942462">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2C8CDDED" w14:textId="77777777" w:rsidR="00942462" w:rsidRDefault="00942462" w:rsidP="00942462">
      <w:pPr>
        <w:pStyle w:val="Bibliography"/>
      </w:pPr>
      <w:r>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332A9781" w14:textId="77777777" w:rsidR="00942462" w:rsidRDefault="00942462" w:rsidP="00942462">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0402F181" w14:textId="77777777" w:rsidR="00942462" w:rsidRDefault="00942462" w:rsidP="00942462">
      <w:pPr>
        <w:pStyle w:val="Bibliography"/>
      </w:pPr>
      <w:r>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7FF799D5" w14:textId="77777777" w:rsidR="00942462" w:rsidRDefault="00942462" w:rsidP="00942462">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58D57484" w14:textId="77777777" w:rsidR="00942462" w:rsidRDefault="00942462" w:rsidP="00942462">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0FE3DAC6" w14:textId="77777777" w:rsidR="00942462" w:rsidRDefault="00942462" w:rsidP="00942462">
      <w:pPr>
        <w:pStyle w:val="Bibliography"/>
      </w:pPr>
      <w:r>
        <w:lastRenderedPageBreak/>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334CAA35" w14:textId="77777777" w:rsidR="00942462" w:rsidRDefault="00942462" w:rsidP="00942462">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1F2A89A6" w14:textId="77777777" w:rsidR="00942462" w:rsidRDefault="00942462" w:rsidP="00942462">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3DEF6957" w14:textId="77777777" w:rsidR="00942462" w:rsidRDefault="00942462" w:rsidP="00942462">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24A905C0" w14:textId="77777777" w:rsidR="00942462" w:rsidRDefault="00942462" w:rsidP="00942462">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034E53BF" w14:textId="77777777" w:rsidR="00942462" w:rsidRDefault="00942462" w:rsidP="00942462">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6EEF7451" w14:textId="77777777" w:rsidR="00942462" w:rsidRDefault="00942462" w:rsidP="00942462">
      <w:pPr>
        <w:pStyle w:val="Bibliography"/>
      </w:pPr>
      <w:r>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34E2E87" w14:textId="77777777" w:rsidR="00942462" w:rsidRDefault="00942462" w:rsidP="00942462">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195BDF91" w14:textId="77777777" w:rsidR="00942462" w:rsidRDefault="00942462" w:rsidP="00942462">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749C6E27" w14:textId="77777777" w:rsidR="00942462" w:rsidRDefault="00942462" w:rsidP="00942462">
      <w:pPr>
        <w:pStyle w:val="Bibliography"/>
      </w:pPr>
      <w:r>
        <w:lastRenderedPageBreak/>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03ABC04" w14:textId="77777777" w:rsidR="00942462" w:rsidRDefault="00942462" w:rsidP="00942462">
      <w:pPr>
        <w:pStyle w:val="Bibliography"/>
      </w:pPr>
      <w:r>
        <w:t xml:space="preserve">Hanning, G. W. (1979). </w:t>
      </w:r>
      <w:r>
        <w:rPr>
          <w:i/>
          <w:iCs/>
        </w:rPr>
        <w:t>Aspects of Reproduction in Pomacea paludosa (mesogastropods: Pilidae)</w:t>
      </w:r>
      <w:r>
        <w:t>. MS thesis: Florida State University: Tallahassee FL.</w:t>
      </w:r>
    </w:p>
    <w:p w14:paraId="584BA404" w14:textId="77777777" w:rsidR="00942462" w:rsidRDefault="00942462" w:rsidP="00942462">
      <w:pPr>
        <w:pStyle w:val="Bibliography"/>
      </w:pPr>
      <w:r>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68E020FE" w14:textId="77777777" w:rsidR="00942462" w:rsidRDefault="00942462" w:rsidP="00942462">
      <w:pPr>
        <w:pStyle w:val="Bibliography"/>
      </w:pPr>
      <w:r>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795E8D8E" w14:textId="77777777" w:rsidR="00942462" w:rsidRDefault="00942462" w:rsidP="00942462">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3B698642" w14:textId="77777777" w:rsidR="00942462" w:rsidRDefault="00942462" w:rsidP="00942462">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5A506D9D" w14:textId="77777777" w:rsidR="00942462" w:rsidRDefault="00942462" w:rsidP="00942462">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5A89FF7E" w14:textId="77777777" w:rsidR="00942462" w:rsidRDefault="00942462" w:rsidP="00942462">
      <w:pPr>
        <w:pStyle w:val="Bibliography"/>
      </w:pPr>
      <w:r>
        <w:lastRenderedPageBreak/>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7B1B6E58" w14:textId="77777777" w:rsidR="00942462" w:rsidRDefault="00942462" w:rsidP="00942462">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665238C" w14:textId="77777777" w:rsidR="00942462" w:rsidRDefault="00942462" w:rsidP="00942462">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51119C2F" w14:textId="77777777" w:rsidR="00942462" w:rsidRDefault="00942462" w:rsidP="00942462">
      <w:pPr>
        <w:pStyle w:val="Bibliography"/>
      </w:pPr>
      <w:r>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2BA18740" w14:textId="77777777" w:rsidR="00942462" w:rsidRDefault="00942462" w:rsidP="00942462">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6ECE635C" w14:textId="77777777" w:rsidR="00942462" w:rsidRDefault="00942462" w:rsidP="00942462">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7EC6BAB4" w14:textId="77777777" w:rsidR="00942462" w:rsidRDefault="00942462" w:rsidP="00942462">
      <w:pPr>
        <w:pStyle w:val="Bibliography"/>
      </w:pPr>
      <w:r>
        <w:t xml:space="preserve">McVoy, C. W., Said, W. P., Obeysekera, J., VanArman, J. A., &amp; Dreschel, T. W. (2011). </w:t>
      </w:r>
      <w:r>
        <w:rPr>
          <w:i/>
          <w:iCs/>
        </w:rPr>
        <w:t>Landscapes and Hydrology of the Predrainage Everglades</w:t>
      </w:r>
      <w:r>
        <w:t>. University Press of Florida.</w:t>
      </w:r>
    </w:p>
    <w:p w14:paraId="28F57604" w14:textId="77777777" w:rsidR="00942462" w:rsidRDefault="00942462" w:rsidP="00942462">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6BBD3D36" w14:textId="77777777" w:rsidR="00942462" w:rsidRDefault="00942462" w:rsidP="00942462">
      <w:pPr>
        <w:pStyle w:val="Bibliography"/>
      </w:pPr>
      <w:r>
        <w:lastRenderedPageBreak/>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55E21E94" w14:textId="77777777" w:rsidR="00942462" w:rsidRDefault="00942462" w:rsidP="00942462">
      <w:pPr>
        <w:pStyle w:val="Bibliography"/>
      </w:pPr>
      <w:r>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5EBBE536" w14:textId="77777777" w:rsidR="00942462" w:rsidRDefault="00942462" w:rsidP="00942462">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69553376" w14:textId="77777777" w:rsidR="00942462" w:rsidRDefault="00942462" w:rsidP="00942462">
      <w:pPr>
        <w:pStyle w:val="Bibliography"/>
      </w:pPr>
      <w:r>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04A436D3" w14:textId="77777777" w:rsidR="00942462" w:rsidRDefault="00942462" w:rsidP="00942462">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2AD7E0EB" w14:textId="77777777" w:rsidR="00942462" w:rsidRDefault="00942462" w:rsidP="00942462">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36DC6DEA" w14:textId="77777777" w:rsidR="00942462" w:rsidRDefault="00942462" w:rsidP="00942462">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41717BFB" w14:textId="77777777" w:rsidR="00942462" w:rsidRDefault="00942462" w:rsidP="00942462">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39AE1B15" w14:textId="77777777" w:rsidR="00942462" w:rsidRDefault="00942462" w:rsidP="00942462">
      <w:pPr>
        <w:pStyle w:val="Bibliography"/>
      </w:pPr>
      <w:r>
        <w:lastRenderedPageBreak/>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751D8BB" w14:textId="77777777" w:rsidR="00942462" w:rsidRDefault="00942462" w:rsidP="00942462">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49F4718C" w14:textId="77777777" w:rsidR="00942462" w:rsidRDefault="00942462" w:rsidP="00942462">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41B4EC1D" w14:textId="77777777" w:rsidR="00942462" w:rsidRDefault="00942462" w:rsidP="00942462">
      <w:pPr>
        <w:pStyle w:val="Bibliography"/>
      </w:pPr>
      <w:r>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54D2EFB9" w14:textId="77777777" w:rsidR="00942462" w:rsidRDefault="00942462" w:rsidP="00942462">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3B436838" w14:textId="77777777" w:rsidR="00942462" w:rsidRDefault="00942462" w:rsidP="00942462">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24020848" w14:textId="77777777" w:rsidR="00942462" w:rsidRDefault="00942462" w:rsidP="00942462">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7D04871F" w14:textId="77777777" w:rsidR="00942462" w:rsidRDefault="00942462" w:rsidP="00942462">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31C0AFB7" w14:textId="77777777" w:rsidR="00942462" w:rsidRDefault="00942462" w:rsidP="00942462">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4821D845" w14:textId="77777777" w:rsidR="00942462" w:rsidRDefault="00942462" w:rsidP="00942462">
      <w:pPr>
        <w:pStyle w:val="Bibliography"/>
      </w:pPr>
      <w:r>
        <w:lastRenderedPageBreak/>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5572B245" w14:textId="77777777" w:rsidR="00942462" w:rsidRDefault="00942462" w:rsidP="00942462">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2C2DEDCA" w14:textId="77777777" w:rsidR="00942462" w:rsidRDefault="00942462" w:rsidP="00942462">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7908275C" w14:textId="77777777" w:rsidR="00942462" w:rsidRDefault="00942462" w:rsidP="00942462">
      <w:pPr>
        <w:pStyle w:val="Bibliography"/>
      </w:pPr>
      <w:r>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174DDA2D" w14:textId="126EB54E" w:rsidR="0027230D" w:rsidRDefault="00F92F46" w:rsidP="00393F89">
      <w:pPr>
        <w:pStyle w:val="NATESTYLE1CommonCollege"/>
        <w:spacing w:after="240"/>
      </w:pPr>
      <w:r>
        <w:fldChar w:fldCharType="end"/>
      </w: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45"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46" w:name="_Hlk98960098"/>
      <w:bookmarkEnd w:id="45"/>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18A50562" w:rsidR="004F74C4" w:rsidRPr="00524172" w:rsidRDefault="00CE761E" w:rsidP="00FB2E10">
      <w:pPr>
        <w:pStyle w:val="NATESTYLE1CommonCollege"/>
        <w:spacing w:after="240"/>
      </w:pPr>
      <w:r w:rsidRPr="00524172">
        <w:t xml:space="preserve">Figure </w:t>
      </w:r>
      <w:r w:rsidR="00056451" w:rsidRPr="00524172">
        <w:t>1</w:t>
      </w:r>
      <w:r w:rsidRPr="00524172">
        <w:t xml:space="preserve">: </w:t>
      </w:r>
      <w:commentRangeStart w:id="47"/>
      <w:r w:rsidR="00391CFB">
        <w:t xml:space="preserve">Field pictures </w:t>
      </w:r>
      <w:r w:rsidR="008028FB">
        <w:t xml:space="preserve">A) </w:t>
      </w:r>
      <w:commentRangeEnd w:id="47"/>
      <w:r w:rsidR="002F67DA">
        <w:rPr>
          <w:rStyle w:val="CommentReference"/>
          <w:rFonts w:asciiTheme="minorHAnsi" w:hAnsiTheme="minorHAnsi" w:cstheme="minorBidi"/>
        </w:rPr>
        <w:commentReference w:id="47"/>
      </w:r>
      <w:r w:rsidR="008028FB">
        <w:t xml:space="preserve">is picture showing the transects of tethers in the wetland used to estimate daily survival rates, </w:t>
      </w:r>
      <w:r w:rsidR="00391CFB">
        <w:t>B</w:t>
      </w:r>
      <w:r w:rsidR="008028FB">
        <w:t>)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46"/>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48" w:name="_Hlk98960193"/>
      <w:commentRangeStart w:id="49"/>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commentRangeEnd w:id="49"/>
      <w:r w:rsidR="00BE2032">
        <w:rPr>
          <w:rStyle w:val="CommentReference"/>
          <w:rFonts w:asciiTheme="minorHAnsi" w:hAnsiTheme="minorHAnsi" w:cstheme="minorBidi"/>
        </w:rPr>
        <w:commentReference w:id="49"/>
      </w:r>
    </w:p>
    <w:p w14:paraId="3185A740" w14:textId="7F0C155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w:t>
      </w:r>
      <w:r w:rsidR="00EA7392">
        <w:t xml:space="preserve">A) </w:t>
      </w:r>
      <w:r w:rsidR="00F122A3">
        <w:t>Counts of ar</w:t>
      </w:r>
      <w:r w:rsidR="00EA7392">
        <w:t xml:space="preserve">tifacts of biotic </w:t>
      </w:r>
      <w:r w:rsidR="00F122A3">
        <w:t xml:space="preserve">factors causing </w:t>
      </w:r>
      <w:r w:rsidR="00EA7392">
        <w:t xml:space="preserve">mortality </w:t>
      </w:r>
      <w:r w:rsidR="00F122A3">
        <w:t>of</w:t>
      </w:r>
      <w:r w:rsidR="00EA7392">
        <w:t xml:space="preserve"> snails </w:t>
      </w:r>
      <w:r w:rsidR="00F122A3">
        <w:t>(</w:t>
      </w:r>
      <w:r w:rsidR="00F122A3" w:rsidRPr="00524172">
        <w:t>&lt; 10 mm SL</w:t>
      </w:r>
      <w:r w:rsidR="00F122A3">
        <w:t xml:space="preserve">) </w:t>
      </w:r>
      <w:r w:rsidR="00EA7392">
        <w:t xml:space="preserve">in </w:t>
      </w:r>
      <w:r w:rsidR="00F122A3">
        <w:t>in two seasons</w:t>
      </w:r>
      <w:r w:rsidR="001E3B04">
        <w:t>, and</w:t>
      </w:r>
      <w:r w:rsidRPr="00524172">
        <w:t xml:space="preserve"> </w:t>
      </w:r>
      <w:r w:rsidR="00F122A3">
        <w:t>(all snails</w:t>
      </w:r>
      <w:r w:rsidR="00DD0FEB">
        <w:t xml:space="preserve"> seasonal </w:t>
      </w:r>
      <w:r w:rsidR="00FB28F8">
        <w:t>abundances</w:t>
      </w:r>
      <w:r w:rsidR="007B0AB9">
        <w:t xml:space="preserve"> of </w:t>
      </w:r>
      <w:r w:rsidRPr="00524172">
        <w:t xml:space="preserve"> </w:t>
      </w:r>
      <w:r w:rsidR="007B0AB9">
        <w:t xml:space="preserve">B) </w:t>
      </w:r>
      <w:r w:rsidR="00F6786D" w:rsidRPr="00524172">
        <w:t>invertebrate predators from throw</w:t>
      </w:r>
      <w:r w:rsidR="00DD0FEB">
        <w:t>-</w:t>
      </w:r>
      <w:r w:rsidR="00F6786D" w:rsidRPr="00524172">
        <w:t xml:space="preserve">trap </w:t>
      </w:r>
      <w:r w:rsidR="00DD0FEB">
        <w:t>samples</w:t>
      </w:r>
      <w:r w:rsidR="00F6786D" w:rsidRPr="00524172">
        <w:t xml:space="preserve">, and C) </w:t>
      </w:r>
      <w:r w:rsidR="001E3B04">
        <w:t xml:space="preserve">vertebrate predators of snails </w:t>
      </w:r>
      <w:r w:rsidR="00F6786D" w:rsidRPr="00524172">
        <w:t xml:space="preserve"> from </w:t>
      </w:r>
      <w:r w:rsidR="00A77852" w:rsidRPr="00524172">
        <w:t>standard sets of trap</w:t>
      </w:r>
      <w:r w:rsidR="00F6786D" w:rsidRPr="00524172">
        <w:t xml:space="preserve"> nets.</w:t>
      </w:r>
      <w:r w:rsidR="00DD0FEB">
        <w:t xml:space="preserve"> Sampling effort was equal in each season. </w:t>
      </w:r>
    </w:p>
    <w:bookmarkEnd w:id="48"/>
    <w:p w14:paraId="5258CC14" w14:textId="2D459256" w:rsidR="00D66FC8" w:rsidRDefault="00D66FC8" w:rsidP="002A4FBB">
      <w:pPr>
        <w:pStyle w:val="NATESTYLE1CommonCollege"/>
        <w:spacing w:after="240" w:line="240" w:lineRule="auto"/>
      </w:pPr>
      <w:commentRangeStart w:id="50"/>
      <w:r>
        <w:rPr>
          <w:noProof/>
        </w:rPr>
        <w:lastRenderedPageBreak/>
        <w:drawing>
          <wp:inline distT="0" distB="0" distL="0" distR="0" wp14:anchorId="610BA7FC" wp14:editId="22790C00">
            <wp:extent cx="5943600" cy="297179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commentRangeEnd w:id="50"/>
      <w:r w:rsidR="00CC175B">
        <w:rPr>
          <w:rStyle w:val="CommentReference"/>
          <w:rFonts w:asciiTheme="minorHAnsi" w:hAnsiTheme="minorHAnsi" w:cstheme="minorBidi"/>
        </w:rPr>
        <w:commentReference w:id="50"/>
      </w:r>
    </w:p>
    <w:p w14:paraId="62B957C5" w14:textId="4E537638"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 xml:space="preserve">Figure 3: </w:t>
      </w:r>
      <w:r w:rsidR="00CC175B">
        <w:t xml:space="preserve">Seasonal </w:t>
      </w:r>
      <w:r>
        <w:t xml:space="preserve">A) </w:t>
      </w:r>
      <w:r w:rsidR="00582898">
        <w:t>daily wa</w:t>
      </w:r>
      <w:r>
        <w:t>ter temperature</w:t>
      </w:r>
      <w:r w:rsidR="00582898">
        <w:t>s</w:t>
      </w:r>
      <w:r>
        <w:t xml:space="preserve"> and B) </w:t>
      </w:r>
      <w:r w:rsidR="00582898">
        <w:t>Florida apple snail juvenile growth</w:t>
      </w:r>
      <w:r w:rsidR="004F6202">
        <w:t xml:space="preserve"> in the LILA wetlands of the Everglades</w:t>
      </w:r>
      <w:r w:rsidR="00B21C68">
        <w:t xml:space="preserve">. </w:t>
      </w:r>
      <w:r w:rsidR="004F6202">
        <w:t xml:space="preserve"> Each point in panel B represents an individual snail. </w:t>
      </w:r>
    </w:p>
    <w:p w14:paraId="2E7DFAD8" w14:textId="46CD6482" w:rsidR="00B765FA" w:rsidRDefault="00213446" w:rsidP="00C63B31">
      <w:pPr>
        <w:pStyle w:val="NATESTYLE1CommonCollege"/>
        <w:spacing w:after="240"/>
        <w:jc w:val="both"/>
      </w:pPr>
      <w:commentRangeStart w:id="51"/>
      <w:r>
        <w:rPr>
          <w:noProof/>
        </w:rPr>
        <w:lastRenderedPageBreak/>
        <w:drawing>
          <wp:inline distT="0" distB="0" distL="0" distR="0" wp14:anchorId="2F706BE9" wp14:editId="2725B1DF">
            <wp:extent cx="6134100" cy="3067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commentRangeEnd w:id="51"/>
      <w:r w:rsidR="009211C5">
        <w:rPr>
          <w:rStyle w:val="CommentReference"/>
          <w:rFonts w:asciiTheme="minorHAnsi" w:hAnsiTheme="minorHAnsi" w:cstheme="minorBidi"/>
        </w:rPr>
        <w:commentReference w:id="51"/>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 xml:space="preserve">Mean </w:t>
      </w:r>
      <w:r w:rsidR="001F0CBA">
        <w:t xml:space="preserve">cumulative juvenile </w:t>
      </w:r>
      <w:r w:rsidR="003A1C82" w:rsidRPr="00524172">
        <w:t>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w:t>
      </w:r>
      <w:r w:rsidR="001F0CBA">
        <w:t>the</w:t>
      </w:r>
      <w:r w:rsidR="001F0CBA" w:rsidRPr="00524172">
        <w:t xml:space="preserve"> </w:t>
      </w:r>
      <w:r w:rsidR="003E3AC1" w:rsidRPr="00524172">
        <w:t>study</w:t>
      </w:r>
      <w:r w:rsidR="003A1C82" w:rsidRPr="00524172">
        <w:t xml:space="preserve"> wetlands are plotted on each pane</w:t>
      </w:r>
      <w:r w:rsidR="00D36ECE">
        <w:t xml:space="preserve">l.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r w:rsidR="00B92731">
        <w:t xml:space="preserve"> at LILA</w:t>
      </w:r>
      <w:r w:rsidR="00F374ED" w:rsidRPr="00524172">
        <w:t xml:space="preserve">. </w:t>
      </w:r>
      <w:commentRangeStart w:id="52"/>
      <w:r w:rsidR="00F374ED" w:rsidRPr="00524172">
        <w:t xml:space="preserve">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commentRangeEnd w:id="52"/>
      <w:r w:rsidR="00F07A00">
        <w:rPr>
          <w:rStyle w:val="CommentReference"/>
          <w:rFonts w:asciiTheme="minorHAnsi" w:hAnsiTheme="minorHAnsi" w:cstheme="minorBidi"/>
        </w:rPr>
        <w:commentReference w:id="52"/>
      </w:r>
    </w:p>
    <w:sectPr w:rsidR="00B765FA" w:rsidSect="00C63B3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Dorn" w:date="2023-10-23T11:58:00Z" w:initials="ND">
    <w:p w14:paraId="579CD056" w14:textId="77777777" w:rsidR="007731C2" w:rsidRDefault="007731C2" w:rsidP="009B7FFA">
      <w:pPr>
        <w:pStyle w:val="CommentText"/>
      </w:pPr>
      <w:r>
        <w:rPr>
          <w:rStyle w:val="CommentReference"/>
        </w:rPr>
        <w:annotationRef/>
      </w:r>
      <w:r>
        <w:t xml:space="preserve">Trying to figure out the transition here but I think you should try to bring together stage structured models and isocline analysis GENERALLY as a new approach in this paragraph. </w:t>
      </w:r>
    </w:p>
  </w:comment>
  <w:comment w:id="1" w:author="Nathan Dorn" w:date="2023-10-23T12:03:00Z" w:initials="ND">
    <w:p w14:paraId="1101B1DF" w14:textId="77777777" w:rsidR="005F7B07" w:rsidRDefault="005F7B07" w:rsidP="00C84FF8">
      <w:pPr>
        <w:pStyle w:val="CommentText"/>
      </w:pPr>
      <w:r>
        <w:rPr>
          <w:rStyle w:val="CommentReference"/>
        </w:rPr>
        <w:annotationRef/>
      </w:r>
      <w:r>
        <w:t xml:space="preserve">This paragraph could use 1-2 sentences about the extreme low density of this snail which will help clarify the interest in understanding what stops populations from growing. </w:t>
      </w:r>
    </w:p>
  </w:comment>
  <w:comment w:id="2" w:author="Nathan Dorn" w:date="2023-10-23T11:59:00Z" w:initials="ND">
    <w:p w14:paraId="0DE65AE4" w14:textId="4BBE6D3F" w:rsidR="00E17023" w:rsidRDefault="00E17023" w:rsidP="001E7B3E">
      <w:pPr>
        <w:pStyle w:val="CommentText"/>
      </w:pPr>
      <w:r>
        <w:rPr>
          <w:rStyle w:val="CommentReference"/>
        </w:rPr>
        <w:annotationRef/>
      </w:r>
      <w:r>
        <w:t>LILA or WCA?</w:t>
      </w:r>
    </w:p>
  </w:comment>
  <w:comment w:id="3" w:author="Nathan Dorn" w:date="2023-10-23T12:56:00Z" w:initials="ND">
    <w:p w14:paraId="7848F415" w14:textId="77777777" w:rsidR="00FA00CA" w:rsidRDefault="00FA00CA" w:rsidP="00BE191D">
      <w:pPr>
        <w:pStyle w:val="CommentText"/>
      </w:pPr>
      <w:r>
        <w:rPr>
          <w:rStyle w:val="CommentReference"/>
        </w:rPr>
        <w:annotationRef/>
      </w:r>
      <w:r>
        <w:t xml:space="preserve">What about these are good or bad?  Maybe it needs one more sentence to explain the reproduction is depth-mediated in the model. </w:t>
      </w:r>
    </w:p>
  </w:comment>
  <w:comment w:id="4" w:author="Nathan Dorn" w:date="2023-10-23T11:59:00Z" w:initials="ND">
    <w:p w14:paraId="225F5AA7" w14:textId="6127531B" w:rsidR="00E17023" w:rsidRDefault="00E17023" w:rsidP="008147D4">
      <w:pPr>
        <w:pStyle w:val="CommentText"/>
      </w:pPr>
      <w:r>
        <w:rPr>
          <w:rStyle w:val="CommentReference"/>
        </w:rPr>
        <w:annotationRef/>
      </w:r>
      <w:r>
        <w:t>Is the optimized solution changing our results in any important way?  Can it go into the supplementals?</w:t>
      </w:r>
    </w:p>
  </w:comment>
  <w:comment w:id="5" w:author="Nathan Dorn" w:date="2023-10-23T11:59:00Z" w:initials="ND">
    <w:p w14:paraId="08613FBD" w14:textId="77777777" w:rsidR="00E17023" w:rsidRDefault="00E17023" w:rsidP="00EB6F68">
      <w:pPr>
        <w:pStyle w:val="CommentText"/>
      </w:pPr>
      <w:r>
        <w:rPr>
          <w:rStyle w:val="CommentReference"/>
        </w:rPr>
        <w:annotationRef/>
      </w:r>
      <w:r>
        <w:t xml:space="preserve">Is this important to the results?  Warmer temps might be interesting but we don't know how that will affect predation. </w:t>
      </w:r>
    </w:p>
  </w:comment>
  <w:comment w:id="7" w:author="Nathan Dorn" w:date="2023-10-23T11:48:00Z" w:initials="ND">
    <w:p w14:paraId="4FDCD8D6" w14:textId="14177498" w:rsidR="00F07014" w:rsidRDefault="00F07014" w:rsidP="00E4763A">
      <w:pPr>
        <w:pStyle w:val="CommentText"/>
      </w:pPr>
      <w:r>
        <w:rPr>
          <w:rStyle w:val="CommentReference"/>
        </w:rPr>
        <w:annotationRef/>
      </w:r>
      <w:r>
        <w:t xml:space="preserve">LILA and WCA 3 need to be explained somewhere here before they are named later in the paper. </w:t>
      </w:r>
    </w:p>
  </w:comment>
  <w:comment w:id="10" w:author="Nathan Dorn" w:date="2023-10-23T13:16:00Z" w:initials="ND">
    <w:p w14:paraId="10CDC3EF" w14:textId="77777777" w:rsidR="00BD6949" w:rsidRDefault="00BD6949" w:rsidP="00BD6949">
      <w:pPr>
        <w:pStyle w:val="CommentText"/>
      </w:pPr>
      <w:r>
        <w:rPr>
          <w:rStyle w:val="CommentReference"/>
        </w:rPr>
        <w:annotationRef/>
      </w:r>
      <w:r>
        <w:t>Where are these coming from?  LILA?  WCA 3?  How many years were considered to find a "good" scenario?  Will our reviewers agree that this was a good scenario?   Can we say how many more days were in the "sweet spot" of depths in one scenario vs. another?</w:t>
      </w:r>
    </w:p>
  </w:comment>
  <w:comment w:id="11" w:author="Nathan Dorn" w:date="2023-10-23T13:15:00Z" w:initials="ND">
    <w:p w14:paraId="40E27321" w14:textId="77777777" w:rsidR="00BD6949" w:rsidRDefault="00BD6949" w:rsidP="00BD6949">
      <w:pPr>
        <w:pStyle w:val="CommentText"/>
      </w:pPr>
      <w:r>
        <w:rPr>
          <w:rStyle w:val="CommentReference"/>
        </w:rPr>
        <w:annotationRef/>
      </w:r>
      <w:r>
        <w:t xml:space="preserve">Why is 2020 important? Because you used natural regimes that differed? </w:t>
      </w:r>
    </w:p>
  </w:comment>
  <w:comment w:id="12" w:author="Nathan Dorn" w:date="2023-10-23T13:12:00Z" w:initials="ND">
    <w:p w14:paraId="7FE09E8F" w14:textId="77777777" w:rsidR="00BD6949" w:rsidRDefault="00BD6949" w:rsidP="00BD6949">
      <w:pPr>
        <w:pStyle w:val="CommentText"/>
      </w:pPr>
      <w:r>
        <w:rPr>
          <w:rStyle w:val="CommentReference"/>
        </w:rPr>
        <w:annotationRef/>
      </w:r>
      <w:r>
        <w:t xml:space="preserve">I don’t know that this is helpful except perhaps for the appendix. I think it's confusing except to make a point about the strength of the mortality vs. maximum theoretical reproduction.  Seems like that could be left for a discussion point when considering the importance of reproduction vs. mortality on recruitment. </w:t>
      </w:r>
    </w:p>
  </w:comment>
  <w:comment w:id="14" w:author="Nathan Dorn" w:date="2023-10-23T12:38:00Z" w:initials="ND">
    <w:p w14:paraId="58FF1E9C" w14:textId="77777777" w:rsidR="00555932" w:rsidRDefault="00555932" w:rsidP="009F3497">
      <w:pPr>
        <w:pStyle w:val="CommentText"/>
      </w:pPr>
      <w:r>
        <w:rPr>
          <w:rStyle w:val="CommentReference"/>
        </w:rPr>
        <w:annotationRef/>
      </w:r>
      <w:r>
        <w:t>Not mentioned yet.</w:t>
      </w:r>
    </w:p>
  </w:comment>
  <w:comment w:id="15" w:author="Nathan Dorn" w:date="2023-10-23T12:39:00Z" w:initials="ND">
    <w:p w14:paraId="1C5D6EF2" w14:textId="77777777" w:rsidR="002D53CF" w:rsidRDefault="002D53CF" w:rsidP="00AD4975">
      <w:pPr>
        <w:pStyle w:val="CommentText"/>
      </w:pPr>
      <w:r>
        <w:rPr>
          <w:rStyle w:val="CommentReference"/>
        </w:rPr>
        <w:annotationRef/>
      </w:r>
      <w:r>
        <w:t>Can these methods be written generally so that they count for all of the tethering studies?</w:t>
      </w:r>
    </w:p>
  </w:comment>
  <w:comment w:id="16" w:author="Nathan Dorn" w:date="2023-10-23T12:41:00Z" w:initials="ND">
    <w:p w14:paraId="62F7D51D" w14:textId="77777777" w:rsidR="009357FC" w:rsidRDefault="009357FC" w:rsidP="00321475">
      <w:pPr>
        <w:pStyle w:val="CommentText"/>
      </w:pPr>
      <w:r>
        <w:rPr>
          <w:rStyle w:val="CommentReference"/>
        </w:rPr>
        <w:annotationRef/>
      </w:r>
      <w:r>
        <w:t>Needs a little more.</w:t>
      </w:r>
    </w:p>
  </w:comment>
  <w:comment w:id="17" w:author="Nathan Dorn" w:date="2023-10-23T13:10:00Z" w:initials="ND">
    <w:p w14:paraId="26DE5D81" w14:textId="77777777" w:rsidR="00C95A07" w:rsidRDefault="00C95A07" w:rsidP="007F2997">
      <w:pPr>
        <w:pStyle w:val="CommentText"/>
      </w:pPr>
      <w:r>
        <w:rPr>
          <w:rStyle w:val="CommentReference"/>
        </w:rPr>
        <w:annotationRef/>
      </w:r>
      <w:r>
        <w:rPr>
          <w:i/>
          <w:iCs/>
        </w:rPr>
        <w:t xml:space="preserve"> </w:t>
      </w:r>
      <w:r>
        <w:t xml:space="preserve">I think you should probably put in the WCA work here somewhere and make reference to extending the tests of parameters to the central Everglades (beyond LILA) so we just tested for mortality of the smallest juvenile sizes. </w:t>
      </w:r>
    </w:p>
  </w:comment>
  <w:comment w:id="18" w:author="Nathan Dorn" w:date="2023-10-23T12:44:00Z" w:initials="ND">
    <w:p w14:paraId="107B389A" w14:textId="48540A29" w:rsidR="000C7C5F" w:rsidRDefault="000C7C5F" w:rsidP="00B31CD7">
      <w:pPr>
        <w:pStyle w:val="CommentText"/>
      </w:pPr>
      <w:r>
        <w:rPr>
          <w:rStyle w:val="CommentReference"/>
        </w:rPr>
        <w:annotationRef/>
      </w:r>
      <w:r>
        <w:rPr>
          <w:i/>
          <w:iCs/>
        </w:rPr>
        <w:t>LILA and macrocosms not explained.</w:t>
      </w:r>
    </w:p>
  </w:comment>
  <w:comment w:id="19" w:author="Nathan Dorn" w:date="2023-10-23T12:50:00Z" w:initials="ND">
    <w:p w14:paraId="7CB26BE1" w14:textId="77777777" w:rsidR="00E0020A" w:rsidRDefault="00E0020A" w:rsidP="00630F69">
      <w:pPr>
        <w:pStyle w:val="CommentText"/>
      </w:pPr>
      <w:r>
        <w:rPr>
          <w:rStyle w:val="CommentReference"/>
        </w:rPr>
        <w:annotationRef/>
      </w:r>
      <w:r>
        <w:t>Possible?</w:t>
      </w:r>
    </w:p>
  </w:comment>
  <w:comment w:id="20" w:author="Nathan Dorn" w:date="2023-10-23T12:51:00Z" w:initials="ND">
    <w:p w14:paraId="65A49D4A" w14:textId="77777777" w:rsidR="004C1C0C" w:rsidRDefault="004C1C0C" w:rsidP="00C618E2">
      <w:pPr>
        <w:pStyle w:val="CommentText"/>
      </w:pPr>
      <w:r>
        <w:rPr>
          <w:rStyle w:val="CommentReference"/>
        </w:rPr>
        <w:annotationRef/>
      </w:r>
      <w:r>
        <w:t>Complete the thought with the purpose of the analyses.</w:t>
      </w:r>
    </w:p>
  </w:comment>
  <w:comment w:id="22" w:author="Nathan Dorn" w:date="2023-10-23T12:46:00Z" w:initials="ND">
    <w:p w14:paraId="558FE5FB" w14:textId="0DE02E42" w:rsidR="001C262D" w:rsidRDefault="001C262D" w:rsidP="008841C1">
      <w:pPr>
        <w:pStyle w:val="CommentText"/>
      </w:pPr>
      <w:r>
        <w:rPr>
          <w:rStyle w:val="CommentReference"/>
        </w:rPr>
        <w:annotationRef/>
      </w:r>
      <w:r>
        <w:t>Sloughs not explained yet?</w:t>
      </w:r>
    </w:p>
  </w:comment>
  <w:comment w:id="21" w:author="Nathan Dorn" w:date="2023-10-23T12:47:00Z" w:initials="ND">
    <w:p w14:paraId="3BB3A8AD" w14:textId="77777777" w:rsidR="00FF45D4" w:rsidRDefault="00FF45D4" w:rsidP="009E1522">
      <w:pPr>
        <w:pStyle w:val="CommentText"/>
      </w:pPr>
      <w:r>
        <w:rPr>
          <w:rStyle w:val="CommentReference"/>
        </w:rPr>
        <w:annotationRef/>
      </w:r>
      <w:r>
        <w:t xml:space="preserve">Weeks of sampling relative to your tethering might be helpful. </w:t>
      </w:r>
    </w:p>
  </w:comment>
  <w:comment w:id="23" w:author="Nathan Dorn" w:date="2023-10-23T12:47:00Z" w:initials="ND">
    <w:p w14:paraId="029E7136" w14:textId="77777777" w:rsidR="00FF45D4" w:rsidRDefault="00FF45D4" w:rsidP="002205CF">
      <w:pPr>
        <w:pStyle w:val="CommentText"/>
      </w:pPr>
      <w:r>
        <w:rPr>
          <w:rStyle w:val="CommentReference"/>
        </w:rPr>
        <w:annotationRef/>
      </w:r>
      <w:r>
        <w:t>Can't put this inside the parentheses  if it's part of completing the sentence!  Better check for this throughout.</w:t>
      </w:r>
    </w:p>
  </w:comment>
  <w:comment w:id="24" w:author="Nathan Dorn" w:date="2023-10-23T12:52:00Z" w:initials="ND">
    <w:p w14:paraId="21D3074D" w14:textId="77777777" w:rsidR="004C1C0C" w:rsidRDefault="004C1C0C" w:rsidP="00187832">
      <w:pPr>
        <w:pStyle w:val="CommentText"/>
      </w:pPr>
      <w:r>
        <w:rPr>
          <w:rStyle w:val="CommentReference"/>
        </w:rPr>
        <w:annotationRef/>
      </w:r>
      <w:r>
        <w:t>Why did you analyze them?  For what purpose?  To test for?</w:t>
      </w:r>
    </w:p>
  </w:comment>
  <w:comment w:id="25" w:author="Nathan Dorn" w:date="2023-10-23T12:55:00Z" w:initials="ND">
    <w:p w14:paraId="6E4B35C1" w14:textId="77777777" w:rsidR="00AE55A2" w:rsidRDefault="00AE55A2" w:rsidP="00A85F96">
      <w:pPr>
        <w:pStyle w:val="CommentText"/>
      </w:pPr>
      <w:r>
        <w:rPr>
          <w:rStyle w:val="CommentReference"/>
        </w:rPr>
        <w:annotationRef/>
      </w:r>
      <w:r>
        <w:t>Subscripts?</w:t>
      </w:r>
    </w:p>
  </w:comment>
  <w:comment w:id="26" w:author="Nathan Dorn" w:date="2023-10-23T12:59:00Z" w:initials="ND">
    <w:p w14:paraId="5E8CE98D" w14:textId="49B25E2C" w:rsidR="005B7788" w:rsidRDefault="005B7788" w:rsidP="008515D5">
      <w:pPr>
        <w:pStyle w:val="CommentText"/>
      </w:pPr>
      <w:r>
        <w:rPr>
          <w:rStyle w:val="CommentReference"/>
        </w:rPr>
        <w:annotationRef/>
      </w:r>
      <w:r>
        <w:t xml:space="preserve">Isn't this already described but just not yet explained with reference to the model expectations?  Has the Everglades tethering been explained yet?  Can it be tacked on... when you describe the tethering methods for LILA?  If not, this is making the paper a bit long. </w:t>
      </w:r>
    </w:p>
  </w:comment>
  <w:comment w:id="27" w:author="Nathan Dorn" w:date="2023-10-23T14:59:00Z" w:initials="ND">
    <w:p w14:paraId="75EFFC0A" w14:textId="77777777" w:rsidR="009E7522" w:rsidRDefault="009E7522" w:rsidP="0001256A">
      <w:pPr>
        <w:pStyle w:val="CommentText"/>
      </w:pPr>
      <w:r>
        <w:rPr>
          <w:rStyle w:val="CommentReference"/>
        </w:rPr>
        <w:annotationRef/>
      </w:r>
      <w:r>
        <w:t xml:space="preserve">This should all be placed under the tethering sections and growth sections and we don’t need extensive mention the failure to get growth data in WCA site 3.  I think that the mortality data can be mentioned as consistent with site 2 (dry season) and that survival in this recently dried location was not better than at site 2…. In methods you can just say that growth data was not available because the site was relatively shallower and became dry too quickly.   WE don’t' need to show the point in the isocline figure. These CJS and growth data can come at the end of the more extensive analyses and results conducted for LILA.  </w:t>
      </w:r>
    </w:p>
  </w:comment>
  <w:comment w:id="28" w:author="Nathan Dorn" w:date="2023-10-23T13:08:00Z" w:initials="ND">
    <w:p w14:paraId="31E728C6" w14:textId="0CA6291C" w:rsidR="00666C0E" w:rsidRDefault="00666C0E" w:rsidP="00887C1E">
      <w:pPr>
        <w:pStyle w:val="CommentText"/>
      </w:pPr>
      <w:r>
        <w:rPr>
          <w:rStyle w:val="CommentReference"/>
        </w:rPr>
        <w:annotationRef/>
      </w:r>
      <w:r>
        <w:t xml:space="preserve">These first results are not meaningful to the reader except in some context.  Either the goal here is to test for size-specific mortality (but you didn't make any specific prediction in the intro) or the goal is to compare it with the model or the goal is to identify the predators.  Otherwise you're just listing out some values of unclear significant (not testing or comparing with anything). I think you might profitably produce the isocline and the interaction between the two terms in a theoretical sense. </w:t>
      </w:r>
    </w:p>
  </w:comment>
  <w:comment w:id="29" w:author="Nathan Dorn" w:date="2023-10-23T13:20:00Z" w:initials="ND">
    <w:p w14:paraId="1D635B09" w14:textId="77777777" w:rsidR="0051738D" w:rsidRDefault="0051738D" w:rsidP="00C90436">
      <w:pPr>
        <w:pStyle w:val="CommentText"/>
      </w:pPr>
      <w:r>
        <w:rPr>
          <w:rStyle w:val="CommentReference"/>
        </w:rPr>
        <w:annotationRef/>
      </w:r>
      <w:r>
        <w:t>One word.</w:t>
      </w:r>
    </w:p>
  </w:comment>
  <w:comment w:id="30" w:author="Nathan Dorn" w:date="2023-10-23T13:23:00Z" w:initials="ND">
    <w:p w14:paraId="204A7A5A" w14:textId="77777777" w:rsidR="009807D9" w:rsidRDefault="00AD2FFC" w:rsidP="00E06FDE">
      <w:pPr>
        <w:pStyle w:val="CommentText"/>
      </w:pPr>
      <w:r>
        <w:rPr>
          <w:rStyle w:val="CommentReference"/>
        </w:rPr>
        <w:annotationRef/>
      </w:r>
      <w:r w:rsidR="009807D9">
        <w:t xml:space="preserve">I think this should be it's own figure describing the two hydrologic scenarios but the common result.  In fact, you might need a figure that's a map of the Everglades first. </w:t>
      </w:r>
    </w:p>
  </w:comment>
  <w:comment w:id="32" w:author="Nathan Dorn" w:date="2023-10-23T13:05:00Z" w:initials="ND">
    <w:p w14:paraId="1D9F50DC" w14:textId="77777777" w:rsidR="00094371" w:rsidRDefault="00094371" w:rsidP="002237A3">
      <w:pPr>
        <w:pStyle w:val="CommentText"/>
      </w:pPr>
      <w:r>
        <w:rPr>
          <w:rStyle w:val="CommentReference"/>
        </w:rPr>
        <w:annotationRef/>
      </w:r>
      <w:r>
        <w:t xml:space="preserve">Again are you just talking about LILA here?  What is the reason to split it out in this section?  </w:t>
      </w:r>
    </w:p>
  </w:comment>
  <w:comment w:id="33" w:author="Nathan Dorn" w:date="2023-10-23T13:33:00Z" w:initials="ND">
    <w:p w14:paraId="7DE23757" w14:textId="77777777" w:rsidR="00FA1E19" w:rsidRDefault="003D39BE" w:rsidP="0069144F">
      <w:pPr>
        <w:pStyle w:val="CommentText"/>
      </w:pPr>
      <w:r>
        <w:rPr>
          <w:rStyle w:val="CommentReference"/>
        </w:rPr>
        <w:annotationRef/>
      </w:r>
      <w:r w:rsidR="00FA1E19">
        <w:t>This is interesting and important, but not explicitly listed as a objective anywhere.   I think it becomes interesting in the evaluation of the isocline and perhaps as a discussion point but unless you make it an explicit objective in the introduction I don’t know what to do with this here.  It's critical from a management tool perspective that the estimates in this tool are not realistic for populations as far as we can tell. That might be in a small paragraph on implications and future work - note that this is much lower than the model… we don't know what makes it go up and down or whether it was growth that was higher or mortality lower in the past, but I'm guessing the range of measured values and the isocline could make either one  realistically possible.  It's not as if mortality is really close to the model and we can only imagine growth (pre-drainage) as the parameter that made conditions better for population maintenance and growth.  ???</w:t>
      </w:r>
    </w:p>
  </w:comment>
  <w:comment w:id="34" w:author="Nathan Dorn" w:date="2023-10-23T14:31:00Z" w:initials="ND">
    <w:p w14:paraId="372AED79" w14:textId="77777777" w:rsidR="000B6982" w:rsidRDefault="000B6982" w:rsidP="00533951">
      <w:pPr>
        <w:pStyle w:val="CommentText"/>
      </w:pPr>
      <w:r>
        <w:rPr>
          <w:rStyle w:val="CommentReference"/>
        </w:rPr>
        <w:annotationRef/>
      </w:r>
      <w:r>
        <w:t xml:space="preserve">What is the smallest of the p values.  Please include that here. </w:t>
      </w:r>
    </w:p>
  </w:comment>
  <w:comment w:id="35" w:author="Nathan Dorn" w:date="2023-10-23T14:34:00Z" w:initials="ND">
    <w:p w14:paraId="384197A6" w14:textId="77777777" w:rsidR="006F43FD" w:rsidRDefault="006F43FD" w:rsidP="00D001BB">
      <w:pPr>
        <w:pStyle w:val="CommentText"/>
      </w:pPr>
      <w:r>
        <w:rPr>
          <w:rStyle w:val="CommentReference"/>
        </w:rPr>
        <w:annotationRef/>
      </w:r>
      <w:r>
        <w:t xml:space="preserve">Just for LILA?  Somehow the emphasis on LILA needs to come through or WCA data need to be tacked on to the end of these sections. </w:t>
      </w:r>
    </w:p>
  </w:comment>
  <w:comment w:id="37" w:author="Nathan Dorn" w:date="2023-10-23T14:51:00Z" w:initials="ND">
    <w:p w14:paraId="4C3A37DA" w14:textId="77777777" w:rsidR="00C8015E" w:rsidRDefault="00C8015E" w:rsidP="00075CE4">
      <w:pPr>
        <w:pStyle w:val="CommentText"/>
      </w:pPr>
      <w:r>
        <w:rPr>
          <w:rStyle w:val="CommentReference"/>
        </w:rPr>
        <w:annotationRef/>
      </w:r>
      <w:r>
        <w:t xml:space="preserve">This is already listed in the results above, can be easily surmised, and is not part of the population growth analysis.  </w:t>
      </w:r>
    </w:p>
  </w:comment>
  <w:comment w:id="38" w:author="Nathan Dorn" w:date="2023-10-23T15:08:00Z" w:initials="ND">
    <w:p w14:paraId="7487CE6B" w14:textId="77777777" w:rsidR="00774E42" w:rsidRDefault="00774E42" w:rsidP="003F15CC">
      <w:pPr>
        <w:pStyle w:val="CommentText"/>
      </w:pPr>
      <w:r>
        <w:rPr>
          <w:rStyle w:val="CommentReference"/>
        </w:rPr>
        <w:annotationRef/>
      </w:r>
      <w:r>
        <w:t>I thought we didn’t have a growth rate here. Do you have growth for both of these?</w:t>
      </w:r>
    </w:p>
  </w:comment>
  <w:comment w:id="47" w:author="Nathan Dorn" w:date="2023-10-23T14:48:00Z" w:initials="ND">
    <w:p w14:paraId="549C4319" w14:textId="3ED55F12" w:rsidR="0094600B" w:rsidRDefault="002F67DA">
      <w:pPr>
        <w:pStyle w:val="CommentText"/>
      </w:pPr>
      <w:r>
        <w:rPr>
          <w:rStyle w:val="CommentReference"/>
        </w:rPr>
        <w:annotationRef/>
      </w:r>
      <w:r w:rsidR="0094600B">
        <w:t xml:space="preserve">A) or B) are not the first words in these sentence so you can't treat it like the subject in each sentence.  See an example figure in a good journal and model your legends after that.   </w:t>
      </w:r>
    </w:p>
    <w:p w14:paraId="09C6F9F7" w14:textId="77777777" w:rsidR="0094600B" w:rsidRDefault="0094600B">
      <w:pPr>
        <w:pStyle w:val="CommentText"/>
      </w:pPr>
    </w:p>
    <w:p w14:paraId="1D81FC38" w14:textId="77777777" w:rsidR="0094600B" w:rsidRDefault="0094600B" w:rsidP="00245482">
      <w:pPr>
        <w:pStyle w:val="CommentText"/>
      </w:pPr>
      <w:r>
        <w:t>I don't think C is necessary or helpful. I think you can make this a three panel figure (vertical), but even with that panel A is difficult to understand.  Do we have any closer photos of tethers? Does Marco or Brandon have something you could use from the crayfish work we just did?</w:t>
      </w:r>
    </w:p>
  </w:comment>
  <w:comment w:id="49" w:author="Nathan Dorn" w:date="2023-10-23T14:45:00Z" w:initials="ND">
    <w:p w14:paraId="071A1951" w14:textId="38179685" w:rsidR="00BE2032" w:rsidRDefault="00BE2032" w:rsidP="009C7817">
      <w:pPr>
        <w:pStyle w:val="CommentText"/>
      </w:pPr>
      <w:r>
        <w:rPr>
          <w:rStyle w:val="CommentReference"/>
        </w:rPr>
        <w:annotationRef/>
      </w:r>
      <w:r>
        <w:t>Make the x axis labels a little larger. It's a pretty nice figure overall! Italicize Belostoma or call it a Giant Water Bug</w:t>
      </w:r>
    </w:p>
  </w:comment>
  <w:comment w:id="50" w:author="Nathan Dorn" w:date="2023-10-23T14:37:00Z" w:initials="ND">
    <w:p w14:paraId="411D81E7" w14:textId="25DD4839" w:rsidR="00CC175B" w:rsidRDefault="00CC175B" w:rsidP="004C5F36">
      <w:pPr>
        <w:pStyle w:val="CommentText"/>
      </w:pPr>
      <w:r>
        <w:rPr>
          <w:rStyle w:val="CommentReference"/>
        </w:rPr>
        <w:annotationRef/>
      </w:r>
      <w:r>
        <w:t xml:space="preserve">Labels need to be larger.  Different colors are not necessary since the two columns are labeled on the figure. </w:t>
      </w:r>
    </w:p>
  </w:comment>
  <w:comment w:id="51" w:author="Nathan Dorn" w:date="2023-10-23T15:12:00Z" w:initials="ND">
    <w:p w14:paraId="0FB97C5B" w14:textId="77777777" w:rsidR="009211C5" w:rsidRDefault="009211C5" w:rsidP="001560AF">
      <w:pPr>
        <w:pStyle w:val="CommentText"/>
      </w:pPr>
      <w:r>
        <w:rPr>
          <w:rStyle w:val="CommentReference"/>
        </w:rPr>
        <w:annotationRef/>
      </w:r>
      <w:r>
        <w:t xml:space="preserve">Please make this one panel with the isocline so that youc an make the points larger and easier to read.  I don't think the temperature panel is worth putting in the body of the paper but maybe in an appendix.  The hydrograph scenarios are good for the first figure when you first describe the isocline and can help describe the good and poor hydrologic conditions consistent with the mechanics of the Darby et al. model. </w:t>
      </w:r>
    </w:p>
  </w:comment>
  <w:comment w:id="52" w:author="Nathan Dorn" w:date="2023-10-23T15:14:00Z" w:initials="ND">
    <w:p w14:paraId="3EAE2E61" w14:textId="77777777" w:rsidR="00F07A00" w:rsidRDefault="00F07A00" w:rsidP="00B55824">
      <w:pPr>
        <w:pStyle w:val="CommentText"/>
      </w:pPr>
      <w:r>
        <w:rPr>
          <w:rStyle w:val="CommentReference"/>
        </w:rPr>
        <w:annotationRef/>
      </w:r>
      <w:r>
        <w:t xml:space="preserve">Not descriptive enough.  You should let the labeling do the explaining except where the reader is still left confused.  Perhaps the weighted average nature of the parameters needs to be mention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9CD056" w15:done="0"/>
  <w15:commentEx w15:paraId="1101B1DF" w15:done="0"/>
  <w15:commentEx w15:paraId="0DE65AE4" w15:done="0"/>
  <w15:commentEx w15:paraId="7848F415" w15:done="0"/>
  <w15:commentEx w15:paraId="225F5AA7" w15:done="0"/>
  <w15:commentEx w15:paraId="08613FBD" w15:done="0"/>
  <w15:commentEx w15:paraId="4FDCD8D6" w15:done="0"/>
  <w15:commentEx w15:paraId="10CDC3EF" w15:done="0"/>
  <w15:commentEx w15:paraId="40E27321" w15:done="0"/>
  <w15:commentEx w15:paraId="7FE09E8F" w15:done="0"/>
  <w15:commentEx w15:paraId="58FF1E9C" w15:done="0"/>
  <w15:commentEx w15:paraId="1C5D6EF2" w15:done="0"/>
  <w15:commentEx w15:paraId="62F7D51D" w15:done="0"/>
  <w15:commentEx w15:paraId="26DE5D81" w15:done="0"/>
  <w15:commentEx w15:paraId="107B389A" w15:done="0"/>
  <w15:commentEx w15:paraId="7CB26BE1" w15:done="0"/>
  <w15:commentEx w15:paraId="65A49D4A" w15:done="0"/>
  <w15:commentEx w15:paraId="558FE5FB" w15:done="0"/>
  <w15:commentEx w15:paraId="3BB3A8AD" w15:done="0"/>
  <w15:commentEx w15:paraId="029E7136" w15:done="0"/>
  <w15:commentEx w15:paraId="21D3074D" w15:done="0"/>
  <w15:commentEx w15:paraId="6E4B35C1" w15:done="0"/>
  <w15:commentEx w15:paraId="5E8CE98D" w15:done="0"/>
  <w15:commentEx w15:paraId="75EFFC0A" w15:done="0"/>
  <w15:commentEx w15:paraId="31E728C6" w15:done="0"/>
  <w15:commentEx w15:paraId="1D635B09" w15:done="0"/>
  <w15:commentEx w15:paraId="204A7A5A" w15:done="0"/>
  <w15:commentEx w15:paraId="1D9F50DC" w15:done="0"/>
  <w15:commentEx w15:paraId="7DE23757" w15:done="0"/>
  <w15:commentEx w15:paraId="372AED79" w15:done="0"/>
  <w15:commentEx w15:paraId="384197A6" w15:done="0"/>
  <w15:commentEx w15:paraId="4C3A37DA" w15:done="0"/>
  <w15:commentEx w15:paraId="7487CE6B" w15:done="0"/>
  <w15:commentEx w15:paraId="1D81FC38" w15:done="0"/>
  <w15:commentEx w15:paraId="071A1951" w15:done="0"/>
  <w15:commentEx w15:paraId="411D81E7" w15:done="0"/>
  <w15:commentEx w15:paraId="0FB97C5B" w15:done="0"/>
  <w15:commentEx w15:paraId="3EAE2E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3C9260" w16cex:dateUtc="2023-10-23T15:58:00Z"/>
  <w16cex:commentExtensible w16cex:durableId="3C01638B" w16cex:dateUtc="2023-10-23T16:03:00Z"/>
  <w16cex:commentExtensible w16cex:durableId="69A0DD93" w16cex:dateUtc="2023-10-23T15:59:00Z"/>
  <w16cex:commentExtensible w16cex:durableId="3FA66255" w16cex:dateUtc="2023-10-23T16:56:00Z"/>
  <w16cex:commentExtensible w16cex:durableId="2E86219B" w16cex:dateUtc="2023-10-23T15:59:00Z"/>
  <w16cex:commentExtensible w16cex:durableId="7A7784EA" w16cex:dateUtc="2023-10-23T15:59:00Z"/>
  <w16cex:commentExtensible w16cex:durableId="5EC4A443" w16cex:dateUtc="2023-10-23T15:48:00Z"/>
  <w16cex:commentExtensible w16cex:durableId="37AD088D" w16cex:dateUtc="2023-10-23T17:16:00Z"/>
  <w16cex:commentExtensible w16cex:durableId="669EF6B8" w16cex:dateUtc="2023-10-23T17:15:00Z"/>
  <w16cex:commentExtensible w16cex:durableId="5B9B406B" w16cex:dateUtc="2023-10-23T17:12:00Z"/>
  <w16cex:commentExtensible w16cex:durableId="17EDA99B" w16cex:dateUtc="2023-10-23T16:38:00Z"/>
  <w16cex:commentExtensible w16cex:durableId="5503B96E" w16cex:dateUtc="2023-10-23T16:39:00Z"/>
  <w16cex:commentExtensible w16cex:durableId="23F291D6" w16cex:dateUtc="2023-10-23T16:41:00Z"/>
  <w16cex:commentExtensible w16cex:durableId="7C9C3CA1" w16cex:dateUtc="2023-10-23T17:10:00Z"/>
  <w16cex:commentExtensible w16cex:durableId="265D22F4" w16cex:dateUtc="2023-10-23T16:44:00Z"/>
  <w16cex:commentExtensible w16cex:durableId="5A32B494" w16cex:dateUtc="2023-10-23T16:50:00Z"/>
  <w16cex:commentExtensible w16cex:durableId="0BEDF1A7" w16cex:dateUtc="2023-10-23T16:51:00Z"/>
  <w16cex:commentExtensible w16cex:durableId="2BB80DDE" w16cex:dateUtc="2023-10-23T16:46:00Z"/>
  <w16cex:commentExtensible w16cex:durableId="22EA1004" w16cex:dateUtc="2023-10-23T16:47:00Z"/>
  <w16cex:commentExtensible w16cex:durableId="3172AD9D" w16cex:dateUtc="2023-10-23T16:47:00Z"/>
  <w16cex:commentExtensible w16cex:durableId="4F0B0D38" w16cex:dateUtc="2023-10-23T16:52:00Z"/>
  <w16cex:commentExtensible w16cex:durableId="2556E00A" w16cex:dateUtc="2023-10-23T16:55:00Z"/>
  <w16cex:commentExtensible w16cex:durableId="67065BD6" w16cex:dateUtc="2023-10-23T16:59:00Z"/>
  <w16cex:commentExtensible w16cex:durableId="7274DABD" w16cex:dateUtc="2023-10-23T18:59:00Z"/>
  <w16cex:commentExtensible w16cex:durableId="08CCD813" w16cex:dateUtc="2023-10-23T17:08:00Z"/>
  <w16cex:commentExtensible w16cex:durableId="03C3A032" w16cex:dateUtc="2023-10-23T17:20:00Z"/>
  <w16cex:commentExtensible w16cex:durableId="03E22E7C" w16cex:dateUtc="2023-10-23T17:23:00Z"/>
  <w16cex:commentExtensible w16cex:durableId="3EE9AD16" w16cex:dateUtc="2023-10-23T17:05:00Z"/>
  <w16cex:commentExtensible w16cex:durableId="21265A8E" w16cex:dateUtc="2023-10-23T17:33:00Z"/>
  <w16cex:commentExtensible w16cex:durableId="444639E5" w16cex:dateUtc="2023-10-23T18:31:00Z"/>
  <w16cex:commentExtensible w16cex:durableId="773B6CA4" w16cex:dateUtc="2023-10-23T18:34:00Z"/>
  <w16cex:commentExtensible w16cex:durableId="55BF5586" w16cex:dateUtc="2023-10-23T18:51:00Z"/>
  <w16cex:commentExtensible w16cex:durableId="6AD7E80F" w16cex:dateUtc="2023-10-23T19:08:00Z"/>
  <w16cex:commentExtensible w16cex:durableId="40B551CB" w16cex:dateUtc="2023-10-23T18:48:00Z"/>
  <w16cex:commentExtensible w16cex:durableId="7FDF3587" w16cex:dateUtc="2023-10-23T18:45:00Z"/>
  <w16cex:commentExtensible w16cex:durableId="1A3214CE" w16cex:dateUtc="2023-10-23T18:37:00Z"/>
  <w16cex:commentExtensible w16cex:durableId="7F773127" w16cex:dateUtc="2023-10-23T19:12:00Z"/>
  <w16cex:commentExtensible w16cex:durableId="7349E497" w16cex:dateUtc="2023-10-23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9CD056" w16cid:durableId="103C9260"/>
  <w16cid:commentId w16cid:paraId="1101B1DF" w16cid:durableId="3C01638B"/>
  <w16cid:commentId w16cid:paraId="0DE65AE4" w16cid:durableId="69A0DD93"/>
  <w16cid:commentId w16cid:paraId="7848F415" w16cid:durableId="3FA66255"/>
  <w16cid:commentId w16cid:paraId="225F5AA7" w16cid:durableId="2E86219B"/>
  <w16cid:commentId w16cid:paraId="08613FBD" w16cid:durableId="7A7784EA"/>
  <w16cid:commentId w16cid:paraId="4FDCD8D6" w16cid:durableId="5EC4A443"/>
  <w16cid:commentId w16cid:paraId="10CDC3EF" w16cid:durableId="37AD088D"/>
  <w16cid:commentId w16cid:paraId="40E27321" w16cid:durableId="669EF6B8"/>
  <w16cid:commentId w16cid:paraId="7FE09E8F" w16cid:durableId="5B9B406B"/>
  <w16cid:commentId w16cid:paraId="58FF1E9C" w16cid:durableId="17EDA99B"/>
  <w16cid:commentId w16cid:paraId="1C5D6EF2" w16cid:durableId="5503B96E"/>
  <w16cid:commentId w16cid:paraId="62F7D51D" w16cid:durableId="23F291D6"/>
  <w16cid:commentId w16cid:paraId="26DE5D81" w16cid:durableId="7C9C3CA1"/>
  <w16cid:commentId w16cid:paraId="107B389A" w16cid:durableId="265D22F4"/>
  <w16cid:commentId w16cid:paraId="7CB26BE1" w16cid:durableId="5A32B494"/>
  <w16cid:commentId w16cid:paraId="65A49D4A" w16cid:durableId="0BEDF1A7"/>
  <w16cid:commentId w16cid:paraId="558FE5FB" w16cid:durableId="2BB80DDE"/>
  <w16cid:commentId w16cid:paraId="3BB3A8AD" w16cid:durableId="22EA1004"/>
  <w16cid:commentId w16cid:paraId="029E7136" w16cid:durableId="3172AD9D"/>
  <w16cid:commentId w16cid:paraId="21D3074D" w16cid:durableId="4F0B0D38"/>
  <w16cid:commentId w16cid:paraId="6E4B35C1" w16cid:durableId="2556E00A"/>
  <w16cid:commentId w16cid:paraId="5E8CE98D" w16cid:durableId="67065BD6"/>
  <w16cid:commentId w16cid:paraId="75EFFC0A" w16cid:durableId="7274DABD"/>
  <w16cid:commentId w16cid:paraId="31E728C6" w16cid:durableId="08CCD813"/>
  <w16cid:commentId w16cid:paraId="1D635B09" w16cid:durableId="03C3A032"/>
  <w16cid:commentId w16cid:paraId="204A7A5A" w16cid:durableId="03E22E7C"/>
  <w16cid:commentId w16cid:paraId="1D9F50DC" w16cid:durableId="3EE9AD16"/>
  <w16cid:commentId w16cid:paraId="7DE23757" w16cid:durableId="21265A8E"/>
  <w16cid:commentId w16cid:paraId="372AED79" w16cid:durableId="444639E5"/>
  <w16cid:commentId w16cid:paraId="384197A6" w16cid:durableId="773B6CA4"/>
  <w16cid:commentId w16cid:paraId="4C3A37DA" w16cid:durableId="55BF5586"/>
  <w16cid:commentId w16cid:paraId="7487CE6B" w16cid:durableId="6AD7E80F"/>
  <w16cid:commentId w16cid:paraId="1D81FC38" w16cid:durableId="40B551CB"/>
  <w16cid:commentId w16cid:paraId="071A1951" w16cid:durableId="7FDF3587"/>
  <w16cid:commentId w16cid:paraId="411D81E7" w16cid:durableId="1A3214CE"/>
  <w16cid:commentId w16cid:paraId="0FB97C5B" w16cid:durableId="7F773127"/>
  <w16cid:commentId w16cid:paraId="3EAE2E61" w16cid:durableId="7349E4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D3CCA4" w14:textId="77777777" w:rsidR="000E109D" w:rsidRDefault="000E109D" w:rsidP="00781B9F">
      <w:pPr>
        <w:spacing w:line="240" w:lineRule="auto"/>
      </w:pPr>
      <w:r>
        <w:separator/>
      </w:r>
    </w:p>
  </w:endnote>
  <w:endnote w:type="continuationSeparator" w:id="0">
    <w:p w14:paraId="7B6F51B8" w14:textId="77777777" w:rsidR="000E109D" w:rsidRDefault="000E109D"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9E6A6" w14:textId="77777777" w:rsidR="000E109D" w:rsidRDefault="000E109D" w:rsidP="00781B9F">
      <w:pPr>
        <w:spacing w:line="240" w:lineRule="auto"/>
      </w:pPr>
      <w:r>
        <w:separator/>
      </w:r>
    </w:p>
  </w:footnote>
  <w:footnote w:type="continuationSeparator" w:id="0">
    <w:p w14:paraId="66BA1306" w14:textId="77777777" w:rsidR="000E109D" w:rsidRDefault="000E109D" w:rsidP="00781B9F">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Dorn">
    <w15:presenceInfo w15:providerId="AD" w15:userId="S::ndorn@fiu.edu::410ef3ae-c69e-4cfe-b718-e611471ff5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770"/>
    <w:rsid w:val="00004CAC"/>
    <w:rsid w:val="0000563F"/>
    <w:rsid w:val="00005D89"/>
    <w:rsid w:val="000075D2"/>
    <w:rsid w:val="000143F2"/>
    <w:rsid w:val="0001532D"/>
    <w:rsid w:val="00015A98"/>
    <w:rsid w:val="00015D6D"/>
    <w:rsid w:val="000177CE"/>
    <w:rsid w:val="00020367"/>
    <w:rsid w:val="000211B3"/>
    <w:rsid w:val="00025C85"/>
    <w:rsid w:val="000260E6"/>
    <w:rsid w:val="00026763"/>
    <w:rsid w:val="00030451"/>
    <w:rsid w:val="00034ED2"/>
    <w:rsid w:val="0003562F"/>
    <w:rsid w:val="00036BA0"/>
    <w:rsid w:val="0003765F"/>
    <w:rsid w:val="00042D12"/>
    <w:rsid w:val="00044265"/>
    <w:rsid w:val="00046220"/>
    <w:rsid w:val="0004712B"/>
    <w:rsid w:val="000473DE"/>
    <w:rsid w:val="00047D1C"/>
    <w:rsid w:val="0005137F"/>
    <w:rsid w:val="0005317C"/>
    <w:rsid w:val="00053DE2"/>
    <w:rsid w:val="00053E20"/>
    <w:rsid w:val="0005439E"/>
    <w:rsid w:val="00056451"/>
    <w:rsid w:val="0006656F"/>
    <w:rsid w:val="000677A7"/>
    <w:rsid w:val="00070620"/>
    <w:rsid w:val="00070B34"/>
    <w:rsid w:val="0007192D"/>
    <w:rsid w:val="000725E3"/>
    <w:rsid w:val="00073E07"/>
    <w:rsid w:val="00076E4D"/>
    <w:rsid w:val="0007729E"/>
    <w:rsid w:val="00077BAB"/>
    <w:rsid w:val="00080A91"/>
    <w:rsid w:val="000866D9"/>
    <w:rsid w:val="00087B90"/>
    <w:rsid w:val="00090370"/>
    <w:rsid w:val="00090D23"/>
    <w:rsid w:val="00094371"/>
    <w:rsid w:val="00095C52"/>
    <w:rsid w:val="00096187"/>
    <w:rsid w:val="00096A0E"/>
    <w:rsid w:val="00096F5A"/>
    <w:rsid w:val="0009739D"/>
    <w:rsid w:val="000976EE"/>
    <w:rsid w:val="000A1006"/>
    <w:rsid w:val="000A293D"/>
    <w:rsid w:val="000A31B0"/>
    <w:rsid w:val="000A3465"/>
    <w:rsid w:val="000A3B1D"/>
    <w:rsid w:val="000A5391"/>
    <w:rsid w:val="000A5412"/>
    <w:rsid w:val="000B0267"/>
    <w:rsid w:val="000B27B4"/>
    <w:rsid w:val="000B47B7"/>
    <w:rsid w:val="000B4CC1"/>
    <w:rsid w:val="000B6982"/>
    <w:rsid w:val="000C1139"/>
    <w:rsid w:val="000C6934"/>
    <w:rsid w:val="000C7C5F"/>
    <w:rsid w:val="000D058A"/>
    <w:rsid w:val="000D487D"/>
    <w:rsid w:val="000D5CFF"/>
    <w:rsid w:val="000E109D"/>
    <w:rsid w:val="000E1D22"/>
    <w:rsid w:val="000E2042"/>
    <w:rsid w:val="000E248A"/>
    <w:rsid w:val="000E299F"/>
    <w:rsid w:val="000E4A3E"/>
    <w:rsid w:val="000E4A42"/>
    <w:rsid w:val="000E4D60"/>
    <w:rsid w:val="000E5D3D"/>
    <w:rsid w:val="000E667F"/>
    <w:rsid w:val="000E68C9"/>
    <w:rsid w:val="000E7E9B"/>
    <w:rsid w:val="000F2486"/>
    <w:rsid w:val="000F2D5A"/>
    <w:rsid w:val="000F554B"/>
    <w:rsid w:val="000F5CF8"/>
    <w:rsid w:val="000F71E6"/>
    <w:rsid w:val="000F7F93"/>
    <w:rsid w:val="001002C1"/>
    <w:rsid w:val="001002D7"/>
    <w:rsid w:val="001003F5"/>
    <w:rsid w:val="0010172F"/>
    <w:rsid w:val="001035A5"/>
    <w:rsid w:val="0010376C"/>
    <w:rsid w:val="001067DA"/>
    <w:rsid w:val="0010760A"/>
    <w:rsid w:val="001127E3"/>
    <w:rsid w:val="00112F03"/>
    <w:rsid w:val="00115AE4"/>
    <w:rsid w:val="00115B9E"/>
    <w:rsid w:val="00116DB8"/>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53618"/>
    <w:rsid w:val="00161955"/>
    <w:rsid w:val="00161C8D"/>
    <w:rsid w:val="001644A7"/>
    <w:rsid w:val="00164614"/>
    <w:rsid w:val="00167ADF"/>
    <w:rsid w:val="00167AEC"/>
    <w:rsid w:val="00167EE4"/>
    <w:rsid w:val="00173096"/>
    <w:rsid w:val="0017387E"/>
    <w:rsid w:val="00173B58"/>
    <w:rsid w:val="001755D4"/>
    <w:rsid w:val="00175971"/>
    <w:rsid w:val="00175D6C"/>
    <w:rsid w:val="00176122"/>
    <w:rsid w:val="00181F19"/>
    <w:rsid w:val="00192C6D"/>
    <w:rsid w:val="00193C41"/>
    <w:rsid w:val="0019531C"/>
    <w:rsid w:val="00195370"/>
    <w:rsid w:val="00197444"/>
    <w:rsid w:val="00197D8D"/>
    <w:rsid w:val="001A260B"/>
    <w:rsid w:val="001A41BE"/>
    <w:rsid w:val="001A538E"/>
    <w:rsid w:val="001A7550"/>
    <w:rsid w:val="001B03B0"/>
    <w:rsid w:val="001B1674"/>
    <w:rsid w:val="001B1B16"/>
    <w:rsid w:val="001B66BA"/>
    <w:rsid w:val="001C11C2"/>
    <w:rsid w:val="001C262D"/>
    <w:rsid w:val="001C2A27"/>
    <w:rsid w:val="001C2B5D"/>
    <w:rsid w:val="001C3CAC"/>
    <w:rsid w:val="001C40D8"/>
    <w:rsid w:val="001C6044"/>
    <w:rsid w:val="001C6E9D"/>
    <w:rsid w:val="001D110F"/>
    <w:rsid w:val="001D2C67"/>
    <w:rsid w:val="001D2F1A"/>
    <w:rsid w:val="001E0383"/>
    <w:rsid w:val="001E1667"/>
    <w:rsid w:val="001E1C2C"/>
    <w:rsid w:val="001E3B04"/>
    <w:rsid w:val="001E414A"/>
    <w:rsid w:val="001E4204"/>
    <w:rsid w:val="001E7736"/>
    <w:rsid w:val="001F00E4"/>
    <w:rsid w:val="001F01CC"/>
    <w:rsid w:val="001F0CBA"/>
    <w:rsid w:val="001F200C"/>
    <w:rsid w:val="001F26E2"/>
    <w:rsid w:val="001F4B71"/>
    <w:rsid w:val="001F5CFF"/>
    <w:rsid w:val="001F76CD"/>
    <w:rsid w:val="001F7F47"/>
    <w:rsid w:val="00200A79"/>
    <w:rsid w:val="00200F3C"/>
    <w:rsid w:val="00201C41"/>
    <w:rsid w:val="0020287B"/>
    <w:rsid w:val="002051F3"/>
    <w:rsid w:val="00205945"/>
    <w:rsid w:val="00212CE3"/>
    <w:rsid w:val="00213446"/>
    <w:rsid w:val="0021498F"/>
    <w:rsid w:val="00215205"/>
    <w:rsid w:val="002157AE"/>
    <w:rsid w:val="00216617"/>
    <w:rsid w:val="0022030A"/>
    <w:rsid w:val="00222F89"/>
    <w:rsid w:val="00223B46"/>
    <w:rsid w:val="002262D5"/>
    <w:rsid w:val="0022764D"/>
    <w:rsid w:val="00230A21"/>
    <w:rsid w:val="00233E90"/>
    <w:rsid w:val="002343D9"/>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4B5"/>
    <w:rsid w:val="00276CA6"/>
    <w:rsid w:val="0027704C"/>
    <w:rsid w:val="00280198"/>
    <w:rsid w:val="0028090A"/>
    <w:rsid w:val="00280E93"/>
    <w:rsid w:val="00281885"/>
    <w:rsid w:val="00284229"/>
    <w:rsid w:val="00284F19"/>
    <w:rsid w:val="0028561B"/>
    <w:rsid w:val="002864AB"/>
    <w:rsid w:val="002910C8"/>
    <w:rsid w:val="002914FF"/>
    <w:rsid w:val="00292AC8"/>
    <w:rsid w:val="00293BFD"/>
    <w:rsid w:val="00294C3A"/>
    <w:rsid w:val="002952BE"/>
    <w:rsid w:val="0029728A"/>
    <w:rsid w:val="00297CBF"/>
    <w:rsid w:val="002A0DB8"/>
    <w:rsid w:val="002A2056"/>
    <w:rsid w:val="002A2B5E"/>
    <w:rsid w:val="002A3783"/>
    <w:rsid w:val="002A4D1A"/>
    <w:rsid w:val="002A4FBB"/>
    <w:rsid w:val="002A7071"/>
    <w:rsid w:val="002B0D33"/>
    <w:rsid w:val="002B41C7"/>
    <w:rsid w:val="002B65A3"/>
    <w:rsid w:val="002B7700"/>
    <w:rsid w:val="002B7E2D"/>
    <w:rsid w:val="002C040A"/>
    <w:rsid w:val="002C1754"/>
    <w:rsid w:val="002C4727"/>
    <w:rsid w:val="002C6E46"/>
    <w:rsid w:val="002C7FBE"/>
    <w:rsid w:val="002D0652"/>
    <w:rsid w:val="002D20B0"/>
    <w:rsid w:val="002D2821"/>
    <w:rsid w:val="002D2DE9"/>
    <w:rsid w:val="002D345E"/>
    <w:rsid w:val="002D422E"/>
    <w:rsid w:val="002D4AA1"/>
    <w:rsid w:val="002D4BBC"/>
    <w:rsid w:val="002D53CF"/>
    <w:rsid w:val="002D684D"/>
    <w:rsid w:val="002D6FD7"/>
    <w:rsid w:val="002D7992"/>
    <w:rsid w:val="002E3D9B"/>
    <w:rsid w:val="002E6EE2"/>
    <w:rsid w:val="002E7D43"/>
    <w:rsid w:val="002F0470"/>
    <w:rsid w:val="002F0A1C"/>
    <w:rsid w:val="002F0C33"/>
    <w:rsid w:val="002F364A"/>
    <w:rsid w:val="002F3D9C"/>
    <w:rsid w:val="002F4A19"/>
    <w:rsid w:val="002F58C4"/>
    <w:rsid w:val="002F5D5C"/>
    <w:rsid w:val="002F67DA"/>
    <w:rsid w:val="003016A5"/>
    <w:rsid w:val="003021B5"/>
    <w:rsid w:val="00302391"/>
    <w:rsid w:val="00305163"/>
    <w:rsid w:val="003052D0"/>
    <w:rsid w:val="003072D7"/>
    <w:rsid w:val="00307FC7"/>
    <w:rsid w:val="003106FD"/>
    <w:rsid w:val="00310CDE"/>
    <w:rsid w:val="00310CF5"/>
    <w:rsid w:val="00310D80"/>
    <w:rsid w:val="00311CDB"/>
    <w:rsid w:val="00312051"/>
    <w:rsid w:val="003125BA"/>
    <w:rsid w:val="0031395A"/>
    <w:rsid w:val="00315AFC"/>
    <w:rsid w:val="00316D4C"/>
    <w:rsid w:val="003200A6"/>
    <w:rsid w:val="003244F7"/>
    <w:rsid w:val="003245AF"/>
    <w:rsid w:val="00325E4A"/>
    <w:rsid w:val="003263BD"/>
    <w:rsid w:val="00326BD0"/>
    <w:rsid w:val="00327EAA"/>
    <w:rsid w:val="003303E3"/>
    <w:rsid w:val="003325CD"/>
    <w:rsid w:val="00334424"/>
    <w:rsid w:val="00334FFD"/>
    <w:rsid w:val="00335C42"/>
    <w:rsid w:val="003360DA"/>
    <w:rsid w:val="00336A45"/>
    <w:rsid w:val="00337821"/>
    <w:rsid w:val="00337D35"/>
    <w:rsid w:val="00337DE0"/>
    <w:rsid w:val="0034019E"/>
    <w:rsid w:val="00340387"/>
    <w:rsid w:val="00340D05"/>
    <w:rsid w:val="00341713"/>
    <w:rsid w:val="00342EE5"/>
    <w:rsid w:val="003439C4"/>
    <w:rsid w:val="00343FB3"/>
    <w:rsid w:val="0034743F"/>
    <w:rsid w:val="00353983"/>
    <w:rsid w:val="00354B6E"/>
    <w:rsid w:val="003557BF"/>
    <w:rsid w:val="00355C77"/>
    <w:rsid w:val="003620C7"/>
    <w:rsid w:val="003622EC"/>
    <w:rsid w:val="003623CC"/>
    <w:rsid w:val="00362822"/>
    <w:rsid w:val="003635CC"/>
    <w:rsid w:val="003640E0"/>
    <w:rsid w:val="00364526"/>
    <w:rsid w:val="00364CDB"/>
    <w:rsid w:val="00365549"/>
    <w:rsid w:val="00365E8A"/>
    <w:rsid w:val="00365ED3"/>
    <w:rsid w:val="00367310"/>
    <w:rsid w:val="00371ADB"/>
    <w:rsid w:val="00371B07"/>
    <w:rsid w:val="003720F6"/>
    <w:rsid w:val="003771FA"/>
    <w:rsid w:val="00380204"/>
    <w:rsid w:val="00381460"/>
    <w:rsid w:val="00385A0F"/>
    <w:rsid w:val="00385A85"/>
    <w:rsid w:val="00387C62"/>
    <w:rsid w:val="00391652"/>
    <w:rsid w:val="00391CFB"/>
    <w:rsid w:val="00393F89"/>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997"/>
    <w:rsid w:val="003B2E67"/>
    <w:rsid w:val="003B3C12"/>
    <w:rsid w:val="003B43BE"/>
    <w:rsid w:val="003B45BF"/>
    <w:rsid w:val="003B5B0F"/>
    <w:rsid w:val="003B66BA"/>
    <w:rsid w:val="003B6BCE"/>
    <w:rsid w:val="003C0045"/>
    <w:rsid w:val="003C0F32"/>
    <w:rsid w:val="003C1180"/>
    <w:rsid w:val="003C139D"/>
    <w:rsid w:val="003C1EF2"/>
    <w:rsid w:val="003C40A2"/>
    <w:rsid w:val="003C419E"/>
    <w:rsid w:val="003C4706"/>
    <w:rsid w:val="003C54B6"/>
    <w:rsid w:val="003C5793"/>
    <w:rsid w:val="003C6840"/>
    <w:rsid w:val="003C6BEB"/>
    <w:rsid w:val="003C77A6"/>
    <w:rsid w:val="003C7FEB"/>
    <w:rsid w:val="003D10D1"/>
    <w:rsid w:val="003D13DE"/>
    <w:rsid w:val="003D202C"/>
    <w:rsid w:val="003D261B"/>
    <w:rsid w:val="003D39BE"/>
    <w:rsid w:val="003D3D80"/>
    <w:rsid w:val="003D5178"/>
    <w:rsid w:val="003D5450"/>
    <w:rsid w:val="003D791C"/>
    <w:rsid w:val="003D7A30"/>
    <w:rsid w:val="003E1534"/>
    <w:rsid w:val="003E1857"/>
    <w:rsid w:val="003E20D0"/>
    <w:rsid w:val="003E3195"/>
    <w:rsid w:val="003E375A"/>
    <w:rsid w:val="003E3AC1"/>
    <w:rsid w:val="003E5E87"/>
    <w:rsid w:val="003E60D2"/>
    <w:rsid w:val="003F1730"/>
    <w:rsid w:val="003F1A58"/>
    <w:rsid w:val="003F54B7"/>
    <w:rsid w:val="003F58F7"/>
    <w:rsid w:val="003F751B"/>
    <w:rsid w:val="003F7F6D"/>
    <w:rsid w:val="00400904"/>
    <w:rsid w:val="00401AF4"/>
    <w:rsid w:val="0040297C"/>
    <w:rsid w:val="0040363B"/>
    <w:rsid w:val="0040403D"/>
    <w:rsid w:val="004040B5"/>
    <w:rsid w:val="004045F1"/>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3E3"/>
    <w:rsid w:val="00433C64"/>
    <w:rsid w:val="00440FA9"/>
    <w:rsid w:val="004412B6"/>
    <w:rsid w:val="00441904"/>
    <w:rsid w:val="00441BD4"/>
    <w:rsid w:val="0044495A"/>
    <w:rsid w:val="00444D1E"/>
    <w:rsid w:val="004466C6"/>
    <w:rsid w:val="004472A5"/>
    <w:rsid w:val="004472FF"/>
    <w:rsid w:val="00450A95"/>
    <w:rsid w:val="00452460"/>
    <w:rsid w:val="004530F5"/>
    <w:rsid w:val="0045324B"/>
    <w:rsid w:val="004538EF"/>
    <w:rsid w:val="004553AA"/>
    <w:rsid w:val="00455CF1"/>
    <w:rsid w:val="00460138"/>
    <w:rsid w:val="004611C7"/>
    <w:rsid w:val="00463596"/>
    <w:rsid w:val="00463E38"/>
    <w:rsid w:val="00464627"/>
    <w:rsid w:val="0046530C"/>
    <w:rsid w:val="00467A09"/>
    <w:rsid w:val="00471A28"/>
    <w:rsid w:val="00474C54"/>
    <w:rsid w:val="00476412"/>
    <w:rsid w:val="0048065C"/>
    <w:rsid w:val="00480B9C"/>
    <w:rsid w:val="004810FA"/>
    <w:rsid w:val="00481902"/>
    <w:rsid w:val="004819C9"/>
    <w:rsid w:val="00481C2C"/>
    <w:rsid w:val="00481EA9"/>
    <w:rsid w:val="00481FD7"/>
    <w:rsid w:val="00483952"/>
    <w:rsid w:val="00486D41"/>
    <w:rsid w:val="004872F8"/>
    <w:rsid w:val="00487A57"/>
    <w:rsid w:val="00491AC9"/>
    <w:rsid w:val="00491DA4"/>
    <w:rsid w:val="0049383B"/>
    <w:rsid w:val="00496D56"/>
    <w:rsid w:val="004A55CF"/>
    <w:rsid w:val="004A5CC7"/>
    <w:rsid w:val="004A611D"/>
    <w:rsid w:val="004A6398"/>
    <w:rsid w:val="004B0537"/>
    <w:rsid w:val="004B4910"/>
    <w:rsid w:val="004C02F7"/>
    <w:rsid w:val="004C0607"/>
    <w:rsid w:val="004C1C0C"/>
    <w:rsid w:val="004C3869"/>
    <w:rsid w:val="004C7449"/>
    <w:rsid w:val="004D0204"/>
    <w:rsid w:val="004D142E"/>
    <w:rsid w:val="004D56B0"/>
    <w:rsid w:val="004D6A85"/>
    <w:rsid w:val="004D6DC1"/>
    <w:rsid w:val="004E00C5"/>
    <w:rsid w:val="004E142D"/>
    <w:rsid w:val="004E1C3A"/>
    <w:rsid w:val="004E2943"/>
    <w:rsid w:val="004E2B1E"/>
    <w:rsid w:val="004E338A"/>
    <w:rsid w:val="004E677F"/>
    <w:rsid w:val="004E6A83"/>
    <w:rsid w:val="004E6AAE"/>
    <w:rsid w:val="004F2BA1"/>
    <w:rsid w:val="004F582E"/>
    <w:rsid w:val="004F6202"/>
    <w:rsid w:val="004F74C4"/>
    <w:rsid w:val="0050646A"/>
    <w:rsid w:val="00507639"/>
    <w:rsid w:val="005079BC"/>
    <w:rsid w:val="005127D5"/>
    <w:rsid w:val="0051304B"/>
    <w:rsid w:val="00515CDD"/>
    <w:rsid w:val="00516DEE"/>
    <w:rsid w:val="0051738D"/>
    <w:rsid w:val="005174EC"/>
    <w:rsid w:val="00517A13"/>
    <w:rsid w:val="00517B89"/>
    <w:rsid w:val="00524172"/>
    <w:rsid w:val="00524C32"/>
    <w:rsid w:val="005274EE"/>
    <w:rsid w:val="0053044F"/>
    <w:rsid w:val="005308AC"/>
    <w:rsid w:val="00531BA5"/>
    <w:rsid w:val="00531C71"/>
    <w:rsid w:val="0053280D"/>
    <w:rsid w:val="005336DD"/>
    <w:rsid w:val="00533B56"/>
    <w:rsid w:val="005372BA"/>
    <w:rsid w:val="00537511"/>
    <w:rsid w:val="0054153A"/>
    <w:rsid w:val="005423AF"/>
    <w:rsid w:val="00542449"/>
    <w:rsid w:val="00544B37"/>
    <w:rsid w:val="0054791F"/>
    <w:rsid w:val="0055395A"/>
    <w:rsid w:val="00555932"/>
    <w:rsid w:val="00556838"/>
    <w:rsid w:val="00556921"/>
    <w:rsid w:val="00560215"/>
    <w:rsid w:val="0056039E"/>
    <w:rsid w:val="00560E76"/>
    <w:rsid w:val="005618D4"/>
    <w:rsid w:val="0056332E"/>
    <w:rsid w:val="0056425B"/>
    <w:rsid w:val="00564DEB"/>
    <w:rsid w:val="00565530"/>
    <w:rsid w:val="00565F00"/>
    <w:rsid w:val="00571000"/>
    <w:rsid w:val="0057130E"/>
    <w:rsid w:val="0057141D"/>
    <w:rsid w:val="005724D1"/>
    <w:rsid w:val="00573372"/>
    <w:rsid w:val="005743D3"/>
    <w:rsid w:val="0057452A"/>
    <w:rsid w:val="00574FB1"/>
    <w:rsid w:val="00575E6F"/>
    <w:rsid w:val="005819B0"/>
    <w:rsid w:val="00582898"/>
    <w:rsid w:val="0058309D"/>
    <w:rsid w:val="005830F1"/>
    <w:rsid w:val="005865FB"/>
    <w:rsid w:val="005878BF"/>
    <w:rsid w:val="00596231"/>
    <w:rsid w:val="00596A33"/>
    <w:rsid w:val="00597803"/>
    <w:rsid w:val="005A017D"/>
    <w:rsid w:val="005A1346"/>
    <w:rsid w:val="005A21EE"/>
    <w:rsid w:val="005A34BA"/>
    <w:rsid w:val="005A48A4"/>
    <w:rsid w:val="005A5F74"/>
    <w:rsid w:val="005A63FC"/>
    <w:rsid w:val="005A74E7"/>
    <w:rsid w:val="005B0AD7"/>
    <w:rsid w:val="005B3CAB"/>
    <w:rsid w:val="005B443B"/>
    <w:rsid w:val="005B450B"/>
    <w:rsid w:val="005B5C62"/>
    <w:rsid w:val="005B7788"/>
    <w:rsid w:val="005B78C6"/>
    <w:rsid w:val="005B7C40"/>
    <w:rsid w:val="005B7EB7"/>
    <w:rsid w:val="005C1E5B"/>
    <w:rsid w:val="005C5952"/>
    <w:rsid w:val="005C609B"/>
    <w:rsid w:val="005D075A"/>
    <w:rsid w:val="005D0A7C"/>
    <w:rsid w:val="005D37E8"/>
    <w:rsid w:val="005D4A0D"/>
    <w:rsid w:val="005D6C34"/>
    <w:rsid w:val="005D6CD9"/>
    <w:rsid w:val="005D7A04"/>
    <w:rsid w:val="005D7F91"/>
    <w:rsid w:val="005E0674"/>
    <w:rsid w:val="005E2D82"/>
    <w:rsid w:val="005E4A15"/>
    <w:rsid w:val="005E6DDF"/>
    <w:rsid w:val="005F008B"/>
    <w:rsid w:val="005F05EC"/>
    <w:rsid w:val="005F0A79"/>
    <w:rsid w:val="005F0A81"/>
    <w:rsid w:val="005F40BA"/>
    <w:rsid w:val="005F4238"/>
    <w:rsid w:val="005F4A7E"/>
    <w:rsid w:val="005F4F79"/>
    <w:rsid w:val="005F6C24"/>
    <w:rsid w:val="005F700E"/>
    <w:rsid w:val="005F7B07"/>
    <w:rsid w:val="00602A5E"/>
    <w:rsid w:val="006053B3"/>
    <w:rsid w:val="0060633A"/>
    <w:rsid w:val="006066ED"/>
    <w:rsid w:val="00610326"/>
    <w:rsid w:val="0061206B"/>
    <w:rsid w:val="00612951"/>
    <w:rsid w:val="006179D1"/>
    <w:rsid w:val="006209A7"/>
    <w:rsid w:val="006263E9"/>
    <w:rsid w:val="00627BD0"/>
    <w:rsid w:val="00630700"/>
    <w:rsid w:val="00632D3B"/>
    <w:rsid w:val="00634282"/>
    <w:rsid w:val="00634E57"/>
    <w:rsid w:val="006368F3"/>
    <w:rsid w:val="00640B8A"/>
    <w:rsid w:val="006413AA"/>
    <w:rsid w:val="00641AB1"/>
    <w:rsid w:val="006420F2"/>
    <w:rsid w:val="00644515"/>
    <w:rsid w:val="00650FEB"/>
    <w:rsid w:val="0065685E"/>
    <w:rsid w:val="00657449"/>
    <w:rsid w:val="006619D8"/>
    <w:rsid w:val="006654A9"/>
    <w:rsid w:val="00665746"/>
    <w:rsid w:val="00665FD5"/>
    <w:rsid w:val="00666799"/>
    <w:rsid w:val="00666C0E"/>
    <w:rsid w:val="006709CE"/>
    <w:rsid w:val="00672598"/>
    <w:rsid w:val="0067340C"/>
    <w:rsid w:val="0067437C"/>
    <w:rsid w:val="00674544"/>
    <w:rsid w:val="006752F7"/>
    <w:rsid w:val="00676986"/>
    <w:rsid w:val="00676AE8"/>
    <w:rsid w:val="0067711E"/>
    <w:rsid w:val="00680D7E"/>
    <w:rsid w:val="006840C8"/>
    <w:rsid w:val="006846D7"/>
    <w:rsid w:val="00685DC5"/>
    <w:rsid w:val="006870D2"/>
    <w:rsid w:val="00690487"/>
    <w:rsid w:val="006909B3"/>
    <w:rsid w:val="00691AB5"/>
    <w:rsid w:val="00692499"/>
    <w:rsid w:val="0069256F"/>
    <w:rsid w:val="0069260A"/>
    <w:rsid w:val="00693746"/>
    <w:rsid w:val="00695B5F"/>
    <w:rsid w:val="0069641C"/>
    <w:rsid w:val="00696A38"/>
    <w:rsid w:val="006A077E"/>
    <w:rsid w:val="006A07BC"/>
    <w:rsid w:val="006A210A"/>
    <w:rsid w:val="006A3180"/>
    <w:rsid w:val="006A4167"/>
    <w:rsid w:val="006A41AB"/>
    <w:rsid w:val="006A5A23"/>
    <w:rsid w:val="006A6610"/>
    <w:rsid w:val="006A6B0D"/>
    <w:rsid w:val="006A6EF3"/>
    <w:rsid w:val="006A717F"/>
    <w:rsid w:val="006A76E2"/>
    <w:rsid w:val="006B06B4"/>
    <w:rsid w:val="006B06C1"/>
    <w:rsid w:val="006B0786"/>
    <w:rsid w:val="006B22CD"/>
    <w:rsid w:val="006B27D9"/>
    <w:rsid w:val="006B28D4"/>
    <w:rsid w:val="006B39CE"/>
    <w:rsid w:val="006B3F32"/>
    <w:rsid w:val="006B5AB5"/>
    <w:rsid w:val="006B5D84"/>
    <w:rsid w:val="006B7942"/>
    <w:rsid w:val="006C2915"/>
    <w:rsid w:val="006C3488"/>
    <w:rsid w:val="006C371E"/>
    <w:rsid w:val="006C3755"/>
    <w:rsid w:val="006C3C06"/>
    <w:rsid w:val="006C4987"/>
    <w:rsid w:val="006C5664"/>
    <w:rsid w:val="006C62CD"/>
    <w:rsid w:val="006C6429"/>
    <w:rsid w:val="006D3802"/>
    <w:rsid w:val="006D4AF0"/>
    <w:rsid w:val="006D5426"/>
    <w:rsid w:val="006D7236"/>
    <w:rsid w:val="006D7996"/>
    <w:rsid w:val="006E0875"/>
    <w:rsid w:val="006E0F21"/>
    <w:rsid w:val="006E148D"/>
    <w:rsid w:val="006E3303"/>
    <w:rsid w:val="006E443B"/>
    <w:rsid w:val="006E4BAC"/>
    <w:rsid w:val="006E4D91"/>
    <w:rsid w:val="006E571B"/>
    <w:rsid w:val="006E5B6F"/>
    <w:rsid w:val="006E702C"/>
    <w:rsid w:val="006F2D33"/>
    <w:rsid w:val="006F2DD3"/>
    <w:rsid w:val="006F40F2"/>
    <w:rsid w:val="006F43FD"/>
    <w:rsid w:val="006F4781"/>
    <w:rsid w:val="006F680D"/>
    <w:rsid w:val="006F7964"/>
    <w:rsid w:val="00700D9B"/>
    <w:rsid w:val="00701315"/>
    <w:rsid w:val="007013B5"/>
    <w:rsid w:val="00701A1C"/>
    <w:rsid w:val="00703140"/>
    <w:rsid w:val="00703A00"/>
    <w:rsid w:val="00704CBD"/>
    <w:rsid w:val="00705DAF"/>
    <w:rsid w:val="00706564"/>
    <w:rsid w:val="00710AF1"/>
    <w:rsid w:val="00711D01"/>
    <w:rsid w:val="00712733"/>
    <w:rsid w:val="007132A9"/>
    <w:rsid w:val="0071457E"/>
    <w:rsid w:val="00714BBC"/>
    <w:rsid w:val="00721287"/>
    <w:rsid w:val="007237CB"/>
    <w:rsid w:val="00725796"/>
    <w:rsid w:val="0073038E"/>
    <w:rsid w:val="0073400E"/>
    <w:rsid w:val="00734DA1"/>
    <w:rsid w:val="00737963"/>
    <w:rsid w:val="00737FBA"/>
    <w:rsid w:val="00741385"/>
    <w:rsid w:val="0074239E"/>
    <w:rsid w:val="00742F29"/>
    <w:rsid w:val="00743D22"/>
    <w:rsid w:val="0074479B"/>
    <w:rsid w:val="00744859"/>
    <w:rsid w:val="007465B3"/>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2361"/>
    <w:rsid w:val="007731C2"/>
    <w:rsid w:val="00774E42"/>
    <w:rsid w:val="007767AF"/>
    <w:rsid w:val="00780A93"/>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67C"/>
    <w:rsid w:val="007A4B20"/>
    <w:rsid w:val="007B0AB9"/>
    <w:rsid w:val="007B237D"/>
    <w:rsid w:val="007B3A71"/>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68BC"/>
    <w:rsid w:val="007D7D3F"/>
    <w:rsid w:val="007E04F2"/>
    <w:rsid w:val="007E1426"/>
    <w:rsid w:val="007E25B3"/>
    <w:rsid w:val="007E323F"/>
    <w:rsid w:val="007E3F75"/>
    <w:rsid w:val="007E4F32"/>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199F"/>
    <w:rsid w:val="00812CAA"/>
    <w:rsid w:val="00814C44"/>
    <w:rsid w:val="008158E5"/>
    <w:rsid w:val="008168D9"/>
    <w:rsid w:val="00816DAD"/>
    <w:rsid w:val="0082163E"/>
    <w:rsid w:val="00821F76"/>
    <w:rsid w:val="00821F82"/>
    <w:rsid w:val="00822636"/>
    <w:rsid w:val="00823EF1"/>
    <w:rsid w:val="0082405B"/>
    <w:rsid w:val="0082576E"/>
    <w:rsid w:val="0082626D"/>
    <w:rsid w:val="008267CA"/>
    <w:rsid w:val="00826B4E"/>
    <w:rsid w:val="0082764C"/>
    <w:rsid w:val="0083031D"/>
    <w:rsid w:val="00832341"/>
    <w:rsid w:val="0083456F"/>
    <w:rsid w:val="00837C2B"/>
    <w:rsid w:val="00840AC6"/>
    <w:rsid w:val="00842FAC"/>
    <w:rsid w:val="00844A24"/>
    <w:rsid w:val="00844B9C"/>
    <w:rsid w:val="008457FD"/>
    <w:rsid w:val="00846AD7"/>
    <w:rsid w:val="00847297"/>
    <w:rsid w:val="008479D1"/>
    <w:rsid w:val="008479DA"/>
    <w:rsid w:val="00851601"/>
    <w:rsid w:val="00852BA0"/>
    <w:rsid w:val="00852E50"/>
    <w:rsid w:val="008537CF"/>
    <w:rsid w:val="00854B7F"/>
    <w:rsid w:val="00855141"/>
    <w:rsid w:val="00855BE4"/>
    <w:rsid w:val="00860882"/>
    <w:rsid w:val="008615A9"/>
    <w:rsid w:val="0086272F"/>
    <w:rsid w:val="00862ED3"/>
    <w:rsid w:val="0086608B"/>
    <w:rsid w:val="00866A71"/>
    <w:rsid w:val="00867213"/>
    <w:rsid w:val="00875313"/>
    <w:rsid w:val="0087695D"/>
    <w:rsid w:val="00881777"/>
    <w:rsid w:val="008820FC"/>
    <w:rsid w:val="0088477E"/>
    <w:rsid w:val="00884EBC"/>
    <w:rsid w:val="0088563E"/>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1681"/>
    <w:rsid w:val="008B3065"/>
    <w:rsid w:val="008B4C13"/>
    <w:rsid w:val="008B6E95"/>
    <w:rsid w:val="008B6F76"/>
    <w:rsid w:val="008B763D"/>
    <w:rsid w:val="008B7C4C"/>
    <w:rsid w:val="008C1989"/>
    <w:rsid w:val="008C2FD9"/>
    <w:rsid w:val="008C312A"/>
    <w:rsid w:val="008C3B3A"/>
    <w:rsid w:val="008C3E69"/>
    <w:rsid w:val="008D0624"/>
    <w:rsid w:val="008D2188"/>
    <w:rsid w:val="008D2D6D"/>
    <w:rsid w:val="008D35B7"/>
    <w:rsid w:val="008D4B55"/>
    <w:rsid w:val="008D549D"/>
    <w:rsid w:val="008D75D8"/>
    <w:rsid w:val="008E0BE4"/>
    <w:rsid w:val="008E2173"/>
    <w:rsid w:val="008E2875"/>
    <w:rsid w:val="008E2C74"/>
    <w:rsid w:val="008E3CDF"/>
    <w:rsid w:val="008E3DC0"/>
    <w:rsid w:val="008E5466"/>
    <w:rsid w:val="008F0D91"/>
    <w:rsid w:val="008F1D52"/>
    <w:rsid w:val="008F2C4D"/>
    <w:rsid w:val="008F35F0"/>
    <w:rsid w:val="008F42C9"/>
    <w:rsid w:val="008F5051"/>
    <w:rsid w:val="008F7D6D"/>
    <w:rsid w:val="00900542"/>
    <w:rsid w:val="009008FB"/>
    <w:rsid w:val="00900A66"/>
    <w:rsid w:val="00901247"/>
    <w:rsid w:val="009043A1"/>
    <w:rsid w:val="0090528D"/>
    <w:rsid w:val="009104C8"/>
    <w:rsid w:val="00910D90"/>
    <w:rsid w:val="009116E1"/>
    <w:rsid w:val="00912403"/>
    <w:rsid w:val="00913184"/>
    <w:rsid w:val="0091536A"/>
    <w:rsid w:val="00917263"/>
    <w:rsid w:val="009211C5"/>
    <w:rsid w:val="00922A8E"/>
    <w:rsid w:val="00922E62"/>
    <w:rsid w:val="0092322D"/>
    <w:rsid w:val="0092333E"/>
    <w:rsid w:val="00924CD0"/>
    <w:rsid w:val="0092519C"/>
    <w:rsid w:val="00925468"/>
    <w:rsid w:val="00927DEE"/>
    <w:rsid w:val="00930555"/>
    <w:rsid w:val="00931A6F"/>
    <w:rsid w:val="00931AFE"/>
    <w:rsid w:val="009357FC"/>
    <w:rsid w:val="00936070"/>
    <w:rsid w:val="00936609"/>
    <w:rsid w:val="00937273"/>
    <w:rsid w:val="00937496"/>
    <w:rsid w:val="009378D1"/>
    <w:rsid w:val="0094118A"/>
    <w:rsid w:val="00941380"/>
    <w:rsid w:val="00941D48"/>
    <w:rsid w:val="0094207D"/>
    <w:rsid w:val="009420A3"/>
    <w:rsid w:val="009420AF"/>
    <w:rsid w:val="00942462"/>
    <w:rsid w:val="00942D3E"/>
    <w:rsid w:val="009435F3"/>
    <w:rsid w:val="00944415"/>
    <w:rsid w:val="009459C0"/>
    <w:rsid w:val="0094600B"/>
    <w:rsid w:val="00947525"/>
    <w:rsid w:val="0094791D"/>
    <w:rsid w:val="0095359E"/>
    <w:rsid w:val="0095373A"/>
    <w:rsid w:val="00953997"/>
    <w:rsid w:val="009552C3"/>
    <w:rsid w:val="00955E6D"/>
    <w:rsid w:val="00960C7F"/>
    <w:rsid w:val="00961181"/>
    <w:rsid w:val="0096164D"/>
    <w:rsid w:val="009617D2"/>
    <w:rsid w:val="0096318D"/>
    <w:rsid w:val="00963335"/>
    <w:rsid w:val="009637E1"/>
    <w:rsid w:val="00966BC9"/>
    <w:rsid w:val="00967622"/>
    <w:rsid w:val="00971D0A"/>
    <w:rsid w:val="00971D24"/>
    <w:rsid w:val="00973149"/>
    <w:rsid w:val="00975131"/>
    <w:rsid w:val="0097748A"/>
    <w:rsid w:val="00977BC5"/>
    <w:rsid w:val="009807D9"/>
    <w:rsid w:val="009816F7"/>
    <w:rsid w:val="00981D77"/>
    <w:rsid w:val="00983D2F"/>
    <w:rsid w:val="00984896"/>
    <w:rsid w:val="00984A9E"/>
    <w:rsid w:val="00984C10"/>
    <w:rsid w:val="009853B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2300"/>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E7522"/>
    <w:rsid w:val="009F0430"/>
    <w:rsid w:val="009F078D"/>
    <w:rsid w:val="009F0DA3"/>
    <w:rsid w:val="009F35AE"/>
    <w:rsid w:val="009F3F03"/>
    <w:rsid w:val="009F4DC2"/>
    <w:rsid w:val="009F73A4"/>
    <w:rsid w:val="009F7B89"/>
    <w:rsid w:val="00A00A02"/>
    <w:rsid w:val="00A01ECE"/>
    <w:rsid w:val="00A03DA7"/>
    <w:rsid w:val="00A052CF"/>
    <w:rsid w:val="00A07932"/>
    <w:rsid w:val="00A10033"/>
    <w:rsid w:val="00A1003A"/>
    <w:rsid w:val="00A1053F"/>
    <w:rsid w:val="00A142A8"/>
    <w:rsid w:val="00A14390"/>
    <w:rsid w:val="00A14402"/>
    <w:rsid w:val="00A150E8"/>
    <w:rsid w:val="00A16338"/>
    <w:rsid w:val="00A168BC"/>
    <w:rsid w:val="00A17D6C"/>
    <w:rsid w:val="00A20A35"/>
    <w:rsid w:val="00A2255A"/>
    <w:rsid w:val="00A22961"/>
    <w:rsid w:val="00A248F5"/>
    <w:rsid w:val="00A2577F"/>
    <w:rsid w:val="00A26477"/>
    <w:rsid w:val="00A30AEB"/>
    <w:rsid w:val="00A31CB9"/>
    <w:rsid w:val="00A32691"/>
    <w:rsid w:val="00A366C9"/>
    <w:rsid w:val="00A371B4"/>
    <w:rsid w:val="00A37AC2"/>
    <w:rsid w:val="00A42AA9"/>
    <w:rsid w:val="00A446D4"/>
    <w:rsid w:val="00A460CF"/>
    <w:rsid w:val="00A46F4A"/>
    <w:rsid w:val="00A504ED"/>
    <w:rsid w:val="00A50B65"/>
    <w:rsid w:val="00A556FF"/>
    <w:rsid w:val="00A56A35"/>
    <w:rsid w:val="00A57B84"/>
    <w:rsid w:val="00A57DCF"/>
    <w:rsid w:val="00A60D3A"/>
    <w:rsid w:val="00A60E9C"/>
    <w:rsid w:val="00A63CAF"/>
    <w:rsid w:val="00A640D4"/>
    <w:rsid w:val="00A64998"/>
    <w:rsid w:val="00A66139"/>
    <w:rsid w:val="00A66793"/>
    <w:rsid w:val="00A675E9"/>
    <w:rsid w:val="00A67841"/>
    <w:rsid w:val="00A70466"/>
    <w:rsid w:val="00A70A98"/>
    <w:rsid w:val="00A70AAA"/>
    <w:rsid w:val="00A71D4F"/>
    <w:rsid w:val="00A72E1D"/>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2515"/>
    <w:rsid w:val="00AB4431"/>
    <w:rsid w:val="00AB4AA7"/>
    <w:rsid w:val="00AC2334"/>
    <w:rsid w:val="00AC3917"/>
    <w:rsid w:val="00AC3B7E"/>
    <w:rsid w:val="00AC4903"/>
    <w:rsid w:val="00AC4A53"/>
    <w:rsid w:val="00AC528B"/>
    <w:rsid w:val="00AD1469"/>
    <w:rsid w:val="00AD1571"/>
    <w:rsid w:val="00AD1898"/>
    <w:rsid w:val="00AD2FFC"/>
    <w:rsid w:val="00AD301E"/>
    <w:rsid w:val="00AD5294"/>
    <w:rsid w:val="00AE0323"/>
    <w:rsid w:val="00AE1E34"/>
    <w:rsid w:val="00AE1FD7"/>
    <w:rsid w:val="00AE2951"/>
    <w:rsid w:val="00AE42E6"/>
    <w:rsid w:val="00AE4984"/>
    <w:rsid w:val="00AE5593"/>
    <w:rsid w:val="00AE55A2"/>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0B8A"/>
    <w:rsid w:val="00B21C68"/>
    <w:rsid w:val="00B2600B"/>
    <w:rsid w:val="00B260FD"/>
    <w:rsid w:val="00B31FC7"/>
    <w:rsid w:val="00B34BFC"/>
    <w:rsid w:val="00B35DAA"/>
    <w:rsid w:val="00B35E30"/>
    <w:rsid w:val="00B3701B"/>
    <w:rsid w:val="00B41503"/>
    <w:rsid w:val="00B415B2"/>
    <w:rsid w:val="00B4280F"/>
    <w:rsid w:val="00B4735F"/>
    <w:rsid w:val="00B52DDD"/>
    <w:rsid w:val="00B568BF"/>
    <w:rsid w:val="00B56D23"/>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6885"/>
    <w:rsid w:val="00B7761B"/>
    <w:rsid w:val="00B77C11"/>
    <w:rsid w:val="00B821DA"/>
    <w:rsid w:val="00B8373E"/>
    <w:rsid w:val="00B8452F"/>
    <w:rsid w:val="00B84F09"/>
    <w:rsid w:val="00B853DF"/>
    <w:rsid w:val="00B85EE8"/>
    <w:rsid w:val="00B8667E"/>
    <w:rsid w:val="00B86975"/>
    <w:rsid w:val="00B870BE"/>
    <w:rsid w:val="00B91934"/>
    <w:rsid w:val="00B92731"/>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3898"/>
    <w:rsid w:val="00BB5419"/>
    <w:rsid w:val="00BB5DD2"/>
    <w:rsid w:val="00BB6268"/>
    <w:rsid w:val="00BB666A"/>
    <w:rsid w:val="00BC0F42"/>
    <w:rsid w:val="00BC1534"/>
    <w:rsid w:val="00BC5E7A"/>
    <w:rsid w:val="00BD0196"/>
    <w:rsid w:val="00BD250A"/>
    <w:rsid w:val="00BD3061"/>
    <w:rsid w:val="00BD4013"/>
    <w:rsid w:val="00BD52A1"/>
    <w:rsid w:val="00BD6949"/>
    <w:rsid w:val="00BE2032"/>
    <w:rsid w:val="00BE28B7"/>
    <w:rsid w:val="00BE487B"/>
    <w:rsid w:val="00BE4BB7"/>
    <w:rsid w:val="00BE5122"/>
    <w:rsid w:val="00BE5B65"/>
    <w:rsid w:val="00BE6524"/>
    <w:rsid w:val="00BE7AE5"/>
    <w:rsid w:val="00BF0A47"/>
    <w:rsid w:val="00BF4E93"/>
    <w:rsid w:val="00C0184A"/>
    <w:rsid w:val="00C026B7"/>
    <w:rsid w:val="00C03BE5"/>
    <w:rsid w:val="00C04BA7"/>
    <w:rsid w:val="00C06197"/>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612"/>
    <w:rsid w:val="00C3077C"/>
    <w:rsid w:val="00C310D8"/>
    <w:rsid w:val="00C32FB1"/>
    <w:rsid w:val="00C34520"/>
    <w:rsid w:val="00C422FB"/>
    <w:rsid w:val="00C42F62"/>
    <w:rsid w:val="00C42F8A"/>
    <w:rsid w:val="00C44380"/>
    <w:rsid w:val="00C4477D"/>
    <w:rsid w:val="00C449F3"/>
    <w:rsid w:val="00C50180"/>
    <w:rsid w:val="00C523D2"/>
    <w:rsid w:val="00C529D3"/>
    <w:rsid w:val="00C5309B"/>
    <w:rsid w:val="00C53834"/>
    <w:rsid w:val="00C54F60"/>
    <w:rsid w:val="00C5566E"/>
    <w:rsid w:val="00C57758"/>
    <w:rsid w:val="00C57E78"/>
    <w:rsid w:val="00C606E0"/>
    <w:rsid w:val="00C6286D"/>
    <w:rsid w:val="00C63569"/>
    <w:rsid w:val="00C63B31"/>
    <w:rsid w:val="00C6475B"/>
    <w:rsid w:val="00C6515F"/>
    <w:rsid w:val="00C673A1"/>
    <w:rsid w:val="00C71D0D"/>
    <w:rsid w:val="00C72622"/>
    <w:rsid w:val="00C759B3"/>
    <w:rsid w:val="00C7734A"/>
    <w:rsid w:val="00C8015E"/>
    <w:rsid w:val="00C8057D"/>
    <w:rsid w:val="00C80A91"/>
    <w:rsid w:val="00C82CC8"/>
    <w:rsid w:val="00C85526"/>
    <w:rsid w:val="00C86E4E"/>
    <w:rsid w:val="00C91B0D"/>
    <w:rsid w:val="00C93E17"/>
    <w:rsid w:val="00C956C1"/>
    <w:rsid w:val="00C95A07"/>
    <w:rsid w:val="00C95EBA"/>
    <w:rsid w:val="00CA0DE7"/>
    <w:rsid w:val="00CA1252"/>
    <w:rsid w:val="00CA1F3D"/>
    <w:rsid w:val="00CA2F5C"/>
    <w:rsid w:val="00CA5FB5"/>
    <w:rsid w:val="00CB2025"/>
    <w:rsid w:val="00CB34F4"/>
    <w:rsid w:val="00CB4226"/>
    <w:rsid w:val="00CB524C"/>
    <w:rsid w:val="00CB5846"/>
    <w:rsid w:val="00CB73E6"/>
    <w:rsid w:val="00CC0A74"/>
    <w:rsid w:val="00CC175B"/>
    <w:rsid w:val="00CC2708"/>
    <w:rsid w:val="00CC5CC9"/>
    <w:rsid w:val="00CD3E6A"/>
    <w:rsid w:val="00CD4FCC"/>
    <w:rsid w:val="00CD5153"/>
    <w:rsid w:val="00CD5B5D"/>
    <w:rsid w:val="00CD5C78"/>
    <w:rsid w:val="00CE0032"/>
    <w:rsid w:val="00CE275D"/>
    <w:rsid w:val="00CE4057"/>
    <w:rsid w:val="00CE4B0B"/>
    <w:rsid w:val="00CE4CC6"/>
    <w:rsid w:val="00CE6897"/>
    <w:rsid w:val="00CE68C8"/>
    <w:rsid w:val="00CE6D65"/>
    <w:rsid w:val="00CE761E"/>
    <w:rsid w:val="00CF08DF"/>
    <w:rsid w:val="00CF0D8C"/>
    <w:rsid w:val="00CF120B"/>
    <w:rsid w:val="00CF1E6E"/>
    <w:rsid w:val="00CF2EAB"/>
    <w:rsid w:val="00CF3CF4"/>
    <w:rsid w:val="00CF4A5B"/>
    <w:rsid w:val="00CF5053"/>
    <w:rsid w:val="00CF7AD1"/>
    <w:rsid w:val="00D00107"/>
    <w:rsid w:val="00D00963"/>
    <w:rsid w:val="00D0160B"/>
    <w:rsid w:val="00D04C89"/>
    <w:rsid w:val="00D056E0"/>
    <w:rsid w:val="00D05E51"/>
    <w:rsid w:val="00D067F1"/>
    <w:rsid w:val="00D07902"/>
    <w:rsid w:val="00D13F08"/>
    <w:rsid w:val="00D15DC1"/>
    <w:rsid w:val="00D1601D"/>
    <w:rsid w:val="00D202DA"/>
    <w:rsid w:val="00D20C01"/>
    <w:rsid w:val="00D2154F"/>
    <w:rsid w:val="00D274C1"/>
    <w:rsid w:val="00D276B0"/>
    <w:rsid w:val="00D30F67"/>
    <w:rsid w:val="00D313C7"/>
    <w:rsid w:val="00D32C46"/>
    <w:rsid w:val="00D32D82"/>
    <w:rsid w:val="00D345C5"/>
    <w:rsid w:val="00D345DB"/>
    <w:rsid w:val="00D34FB7"/>
    <w:rsid w:val="00D35928"/>
    <w:rsid w:val="00D36ECE"/>
    <w:rsid w:val="00D3771B"/>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0876"/>
    <w:rsid w:val="00D724D9"/>
    <w:rsid w:val="00D728C7"/>
    <w:rsid w:val="00D736C5"/>
    <w:rsid w:val="00D73A35"/>
    <w:rsid w:val="00D73D02"/>
    <w:rsid w:val="00D76530"/>
    <w:rsid w:val="00D7774F"/>
    <w:rsid w:val="00D80456"/>
    <w:rsid w:val="00D81BA8"/>
    <w:rsid w:val="00D82F3C"/>
    <w:rsid w:val="00D83290"/>
    <w:rsid w:val="00D8646C"/>
    <w:rsid w:val="00D917A8"/>
    <w:rsid w:val="00D91E1E"/>
    <w:rsid w:val="00D91EEE"/>
    <w:rsid w:val="00D92E96"/>
    <w:rsid w:val="00D93444"/>
    <w:rsid w:val="00D93AEB"/>
    <w:rsid w:val="00D95A86"/>
    <w:rsid w:val="00D97B39"/>
    <w:rsid w:val="00DA0E8C"/>
    <w:rsid w:val="00DA126F"/>
    <w:rsid w:val="00DA18A9"/>
    <w:rsid w:val="00DA3A9C"/>
    <w:rsid w:val="00DA4B13"/>
    <w:rsid w:val="00DA5B64"/>
    <w:rsid w:val="00DB04D6"/>
    <w:rsid w:val="00DB0B63"/>
    <w:rsid w:val="00DB2FA2"/>
    <w:rsid w:val="00DB3A27"/>
    <w:rsid w:val="00DB5AC2"/>
    <w:rsid w:val="00DC1C6A"/>
    <w:rsid w:val="00DC2782"/>
    <w:rsid w:val="00DC29A8"/>
    <w:rsid w:val="00DC3F81"/>
    <w:rsid w:val="00DC6737"/>
    <w:rsid w:val="00DD09A9"/>
    <w:rsid w:val="00DD0FEB"/>
    <w:rsid w:val="00DD171E"/>
    <w:rsid w:val="00DD1A2E"/>
    <w:rsid w:val="00DD277E"/>
    <w:rsid w:val="00DD491A"/>
    <w:rsid w:val="00DD50C7"/>
    <w:rsid w:val="00DD6116"/>
    <w:rsid w:val="00DE0922"/>
    <w:rsid w:val="00DE2D9F"/>
    <w:rsid w:val="00DE3FBD"/>
    <w:rsid w:val="00DE4930"/>
    <w:rsid w:val="00DE5E5A"/>
    <w:rsid w:val="00DF080D"/>
    <w:rsid w:val="00DF15C0"/>
    <w:rsid w:val="00DF27D3"/>
    <w:rsid w:val="00DF35BB"/>
    <w:rsid w:val="00DF5136"/>
    <w:rsid w:val="00DF5F21"/>
    <w:rsid w:val="00DF62CD"/>
    <w:rsid w:val="00DF62F5"/>
    <w:rsid w:val="00DF68FB"/>
    <w:rsid w:val="00DF6AC5"/>
    <w:rsid w:val="00E0010A"/>
    <w:rsid w:val="00E00186"/>
    <w:rsid w:val="00E0020A"/>
    <w:rsid w:val="00E00E18"/>
    <w:rsid w:val="00E00EC9"/>
    <w:rsid w:val="00E01953"/>
    <w:rsid w:val="00E04726"/>
    <w:rsid w:val="00E04998"/>
    <w:rsid w:val="00E058F6"/>
    <w:rsid w:val="00E0681A"/>
    <w:rsid w:val="00E1024C"/>
    <w:rsid w:val="00E10444"/>
    <w:rsid w:val="00E10D21"/>
    <w:rsid w:val="00E138A0"/>
    <w:rsid w:val="00E148C2"/>
    <w:rsid w:val="00E1556A"/>
    <w:rsid w:val="00E16E5A"/>
    <w:rsid w:val="00E16FE3"/>
    <w:rsid w:val="00E17023"/>
    <w:rsid w:val="00E17708"/>
    <w:rsid w:val="00E20AC2"/>
    <w:rsid w:val="00E2220B"/>
    <w:rsid w:val="00E23E3B"/>
    <w:rsid w:val="00E24A15"/>
    <w:rsid w:val="00E24EC8"/>
    <w:rsid w:val="00E25522"/>
    <w:rsid w:val="00E25569"/>
    <w:rsid w:val="00E26E43"/>
    <w:rsid w:val="00E27927"/>
    <w:rsid w:val="00E307E9"/>
    <w:rsid w:val="00E3243F"/>
    <w:rsid w:val="00E3449E"/>
    <w:rsid w:val="00E3467A"/>
    <w:rsid w:val="00E3534E"/>
    <w:rsid w:val="00E3749B"/>
    <w:rsid w:val="00E37622"/>
    <w:rsid w:val="00E37C9F"/>
    <w:rsid w:val="00E37D7F"/>
    <w:rsid w:val="00E37D98"/>
    <w:rsid w:val="00E40FDD"/>
    <w:rsid w:val="00E42A8C"/>
    <w:rsid w:val="00E43AE9"/>
    <w:rsid w:val="00E43BF4"/>
    <w:rsid w:val="00E45AD8"/>
    <w:rsid w:val="00E47F33"/>
    <w:rsid w:val="00E56059"/>
    <w:rsid w:val="00E57705"/>
    <w:rsid w:val="00E60194"/>
    <w:rsid w:val="00E62B58"/>
    <w:rsid w:val="00E631D8"/>
    <w:rsid w:val="00E633E9"/>
    <w:rsid w:val="00E64D23"/>
    <w:rsid w:val="00E64D8F"/>
    <w:rsid w:val="00E6570A"/>
    <w:rsid w:val="00E70834"/>
    <w:rsid w:val="00E74427"/>
    <w:rsid w:val="00E75386"/>
    <w:rsid w:val="00E76843"/>
    <w:rsid w:val="00E76A28"/>
    <w:rsid w:val="00E774F1"/>
    <w:rsid w:val="00E77CFC"/>
    <w:rsid w:val="00E77E3A"/>
    <w:rsid w:val="00E81736"/>
    <w:rsid w:val="00E862CF"/>
    <w:rsid w:val="00E90C16"/>
    <w:rsid w:val="00E91B98"/>
    <w:rsid w:val="00E9210A"/>
    <w:rsid w:val="00E92206"/>
    <w:rsid w:val="00E92BAA"/>
    <w:rsid w:val="00E93A44"/>
    <w:rsid w:val="00EA1CBB"/>
    <w:rsid w:val="00EA3305"/>
    <w:rsid w:val="00EA7392"/>
    <w:rsid w:val="00EA78B7"/>
    <w:rsid w:val="00EA7CB0"/>
    <w:rsid w:val="00EB00A7"/>
    <w:rsid w:val="00EB1B3A"/>
    <w:rsid w:val="00EB38DA"/>
    <w:rsid w:val="00EB5CE4"/>
    <w:rsid w:val="00EB6C6B"/>
    <w:rsid w:val="00EC16DC"/>
    <w:rsid w:val="00EC7355"/>
    <w:rsid w:val="00ED09E9"/>
    <w:rsid w:val="00ED2806"/>
    <w:rsid w:val="00ED334A"/>
    <w:rsid w:val="00ED7135"/>
    <w:rsid w:val="00EE12FE"/>
    <w:rsid w:val="00EE2267"/>
    <w:rsid w:val="00EE394B"/>
    <w:rsid w:val="00EE5D6B"/>
    <w:rsid w:val="00EE6A55"/>
    <w:rsid w:val="00EF0AA3"/>
    <w:rsid w:val="00EF1E37"/>
    <w:rsid w:val="00EF384C"/>
    <w:rsid w:val="00EF3B40"/>
    <w:rsid w:val="00EF3FCE"/>
    <w:rsid w:val="00EF55A3"/>
    <w:rsid w:val="00F002D0"/>
    <w:rsid w:val="00F00D9A"/>
    <w:rsid w:val="00F0287F"/>
    <w:rsid w:val="00F03084"/>
    <w:rsid w:val="00F04850"/>
    <w:rsid w:val="00F0682B"/>
    <w:rsid w:val="00F07014"/>
    <w:rsid w:val="00F07A00"/>
    <w:rsid w:val="00F10520"/>
    <w:rsid w:val="00F1179E"/>
    <w:rsid w:val="00F122A3"/>
    <w:rsid w:val="00F12CE6"/>
    <w:rsid w:val="00F12DE0"/>
    <w:rsid w:val="00F13A4E"/>
    <w:rsid w:val="00F14B50"/>
    <w:rsid w:val="00F14D6E"/>
    <w:rsid w:val="00F23008"/>
    <w:rsid w:val="00F23AE4"/>
    <w:rsid w:val="00F242A7"/>
    <w:rsid w:val="00F24A58"/>
    <w:rsid w:val="00F2564A"/>
    <w:rsid w:val="00F26682"/>
    <w:rsid w:val="00F27B91"/>
    <w:rsid w:val="00F31D7A"/>
    <w:rsid w:val="00F34470"/>
    <w:rsid w:val="00F374ED"/>
    <w:rsid w:val="00F400DE"/>
    <w:rsid w:val="00F40998"/>
    <w:rsid w:val="00F43F9B"/>
    <w:rsid w:val="00F44806"/>
    <w:rsid w:val="00F45861"/>
    <w:rsid w:val="00F464BE"/>
    <w:rsid w:val="00F504BD"/>
    <w:rsid w:val="00F504F9"/>
    <w:rsid w:val="00F52384"/>
    <w:rsid w:val="00F52404"/>
    <w:rsid w:val="00F524D8"/>
    <w:rsid w:val="00F526B2"/>
    <w:rsid w:val="00F5495B"/>
    <w:rsid w:val="00F54998"/>
    <w:rsid w:val="00F55596"/>
    <w:rsid w:val="00F567B9"/>
    <w:rsid w:val="00F56F0E"/>
    <w:rsid w:val="00F61E75"/>
    <w:rsid w:val="00F63D92"/>
    <w:rsid w:val="00F63FDA"/>
    <w:rsid w:val="00F64FBF"/>
    <w:rsid w:val="00F6786D"/>
    <w:rsid w:val="00F67942"/>
    <w:rsid w:val="00F70BF8"/>
    <w:rsid w:val="00F73499"/>
    <w:rsid w:val="00F74496"/>
    <w:rsid w:val="00F746D6"/>
    <w:rsid w:val="00F74A4A"/>
    <w:rsid w:val="00F770E4"/>
    <w:rsid w:val="00F82D96"/>
    <w:rsid w:val="00F830EC"/>
    <w:rsid w:val="00F8322A"/>
    <w:rsid w:val="00F83AF8"/>
    <w:rsid w:val="00F840A9"/>
    <w:rsid w:val="00F84CDF"/>
    <w:rsid w:val="00F85977"/>
    <w:rsid w:val="00F92B48"/>
    <w:rsid w:val="00F92F46"/>
    <w:rsid w:val="00F94170"/>
    <w:rsid w:val="00F95C05"/>
    <w:rsid w:val="00F96E65"/>
    <w:rsid w:val="00FA00CA"/>
    <w:rsid w:val="00FA0B90"/>
    <w:rsid w:val="00FA1E19"/>
    <w:rsid w:val="00FA4664"/>
    <w:rsid w:val="00FA51FF"/>
    <w:rsid w:val="00FA6087"/>
    <w:rsid w:val="00FB249A"/>
    <w:rsid w:val="00FB28F8"/>
    <w:rsid w:val="00FB2E10"/>
    <w:rsid w:val="00FB2E68"/>
    <w:rsid w:val="00FB4AB9"/>
    <w:rsid w:val="00FB5C2A"/>
    <w:rsid w:val="00FC4626"/>
    <w:rsid w:val="00FC5CD1"/>
    <w:rsid w:val="00FC67EA"/>
    <w:rsid w:val="00FC7ED1"/>
    <w:rsid w:val="00FC7FB0"/>
    <w:rsid w:val="00FD1A6E"/>
    <w:rsid w:val="00FD2148"/>
    <w:rsid w:val="00FD46BA"/>
    <w:rsid w:val="00FD549C"/>
    <w:rsid w:val="00FD5DA6"/>
    <w:rsid w:val="00FD6AE0"/>
    <w:rsid w:val="00FD6AF5"/>
    <w:rsid w:val="00FD740D"/>
    <w:rsid w:val="00FD7DD4"/>
    <w:rsid w:val="00FE10FF"/>
    <w:rsid w:val="00FE34BD"/>
    <w:rsid w:val="00FE34F4"/>
    <w:rsid w:val="00FE6984"/>
    <w:rsid w:val="00FE71FE"/>
    <w:rsid w:val="00FF0164"/>
    <w:rsid w:val="00FF017E"/>
    <w:rsid w:val="00FF0335"/>
    <w:rsid w:val="00FF04C8"/>
    <w:rsid w:val="00FF14FE"/>
    <w:rsid w:val="00FF3616"/>
    <w:rsid w:val="00FF3E87"/>
    <w:rsid w:val="00FF45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1.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2.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3.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40</Pages>
  <Words>40941</Words>
  <Characters>233368</Characters>
  <Application>Microsoft Office Word</Application>
  <DocSecurity>0</DocSecurity>
  <Lines>1944</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70</cp:revision>
  <dcterms:created xsi:type="dcterms:W3CDTF">2023-10-24T12:28:00Z</dcterms:created>
  <dcterms:modified xsi:type="dcterms:W3CDTF">2023-10-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7"&gt;&lt;session id="8UtNXBJq"/&gt;&lt;style id="http://www.zotero.org/styles/functional-ecology" hasBibliography="1" bibliographyStyleHasBeenSet="1"/&gt;&lt;prefs&gt;&lt;pref name="fieldType" value="Field"/&gt;&lt;/prefs&gt;&lt;/data&gt;</vt:lpwstr>
  </property>
</Properties>
</file>